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Pr="00CE0389">
        <w:rPr>
          <w:rStyle w:val="FootnoteReference"/>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7837751"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w:t>
      </w:r>
      <w:r w:rsidR="00E641B3">
        <w:rPr>
          <w:rFonts w:ascii="Times New Roman" w:eastAsia="Yu Mincho" w:hAnsi="Times New Roman" w:cs="Times New Roman"/>
          <w:sz w:val="24"/>
          <w:szCs w:val="24"/>
          <w:lang w:eastAsia="ja-JP"/>
        </w:rPr>
        <w:t xml:space="preserve">separate </w:t>
      </w:r>
      <w:r w:rsidR="006A5644">
        <w:rPr>
          <w:rFonts w:ascii="Times New Roman" w:eastAsia="Yu Mincho" w:hAnsi="Times New Roman" w:cs="Times New Roman"/>
          <w:sz w:val="24"/>
          <w:szCs w:val="24"/>
          <w:lang w:eastAsia="ja-JP"/>
        </w:rPr>
        <w:t>data sources of</w:t>
      </w:r>
      <w:r>
        <w:rPr>
          <w:rFonts w:ascii="Times New Roman" w:eastAsia="Yu Mincho" w:hAnsi="Times New Roman" w:cs="Times New Roman"/>
          <w:sz w:val="24"/>
          <w:szCs w:val="24"/>
          <w:lang w:eastAsia="ja-JP"/>
        </w:rPr>
        <w:t xml:space="preserve"> schedule and real-time vehicle </w:t>
      </w:r>
      <w:r w:rsidR="006A5644">
        <w:rPr>
          <w:rFonts w:ascii="Times New Roman" w:eastAsia="Yu Mincho" w:hAnsi="Times New Roman" w:cs="Times New Roman"/>
          <w:sz w:val="24"/>
          <w:szCs w:val="24"/>
          <w:lang w:eastAsia="ja-JP"/>
        </w:rPr>
        <w:t>information: General Transit Feed Specification (GTFS) and Automatic Passenger Counter (APC) data</w:t>
      </w:r>
      <w:r>
        <w:rPr>
          <w:rFonts w:ascii="Times New Roman" w:eastAsia="Yu Mincho" w:hAnsi="Times New Roman" w:cs="Times New Roman"/>
          <w:sz w:val="24"/>
          <w:szCs w:val="24"/>
          <w:lang w:eastAsia="ja-JP"/>
        </w:rPr>
        <w:t xml:space="preserve">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t>
      </w:r>
      <w:r w:rsidR="004204CE" w:rsidRPr="006E7486">
        <w:rPr>
          <w:rFonts w:ascii="Times New Roman" w:eastAsia="Yu Mincho" w:hAnsi="Times New Roman" w:cs="Times New Roman"/>
          <w:sz w:val="24"/>
          <w:szCs w:val="24"/>
          <w:u w:val="single"/>
          <w:lang w:eastAsia="ja-JP"/>
        </w:rPr>
        <w:t xml:space="preserve">We furthermore compare the results derived from different datasets and prove the risk to underestimate </w:t>
      </w:r>
      <w:r w:rsidR="00F91B00" w:rsidRPr="006E7486">
        <w:rPr>
          <w:rFonts w:ascii="Times New Roman" w:eastAsia="Yu Mincho" w:hAnsi="Times New Roman" w:cs="Times New Roman"/>
          <w:sz w:val="24"/>
          <w:szCs w:val="24"/>
          <w:u w:val="single"/>
          <w:lang w:eastAsia="ja-JP"/>
        </w:rPr>
        <w:t>the</w:t>
      </w:r>
      <w:r w:rsidR="004204CE" w:rsidRPr="006E7486">
        <w:rPr>
          <w:rFonts w:ascii="Times New Roman" w:eastAsia="Yu Mincho" w:hAnsi="Times New Roman" w:cs="Times New Roman"/>
          <w:sz w:val="24"/>
          <w:szCs w:val="24"/>
          <w:u w:val="single"/>
          <w:lang w:eastAsia="ja-JP"/>
        </w:rPr>
        <w:t xml:space="preserve"> indexes with only GTFS data source.</w:t>
      </w:r>
      <w:r w:rsidR="004204CE">
        <w:rPr>
          <w:rFonts w:ascii="Times New Roman" w:eastAsia="Yu Mincho" w:hAnsi="Times New Roman" w:cs="Times New Roman"/>
          <w:sz w:val="24"/>
          <w:szCs w:val="24"/>
          <w:lang w:eastAsia="ja-JP"/>
        </w:rPr>
        <w:t xml:space="preserve"> </w:t>
      </w:r>
      <w:r w:rsidR="007746D5">
        <w:rPr>
          <w:rFonts w:ascii="Times New Roman" w:eastAsia="Yu Mincho" w:hAnsi="Times New Roman" w:cs="Times New Roman"/>
          <w:sz w:val="24"/>
          <w:szCs w:val="24"/>
          <w:lang w:eastAsia="ja-JP"/>
        </w:rPr>
        <w:t xml:space="preserve">We also simulate the impacts of dedicated bus lanes (DBLs) on the overall transfer performance and different types of transfers. We also conclude that it is more effective to control delay, instead of synchronization, to reduce transit user’s total time penalty.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w:t>
      </w:r>
      <w:r>
        <w:rPr>
          <w:rFonts w:ascii="Times New Roman" w:eastAsia="Yu Mincho" w:hAnsi="Times New Roman" w:cs="Times New Roman"/>
          <w:sz w:val="24"/>
          <w:szCs w:val="24"/>
          <w:lang w:eastAsia="ja-JP"/>
        </w:rPr>
        <w:lastRenderedPageBreak/>
        <w:t xml:space="preserve">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Guo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w:t>
      </w:r>
      <w:r>
        <w:rPr>
          <w:rFonts w:ascii="Times New Roman" w:eastAsia="Yu Mincho" w:hAnsi="Times New Roman" w:cs="Times New Roman"/>
          <w:sz w:val="24"/>
          <w:szCs w:val="24"/>
          <w:lang w:eastAsia="ja-JP"/>
        </w:rPr>
        <w:lastRenderedPageBreak/>
        <w:t>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alyzed travel time and transfer based on Pareto-optimal theory and conducted a case study in Helsinki, Finland. The paper calculated pre-journey waiting time, journey duration, and number of required transfers for all Pareto-optimal </w:t>
      </w:r>
      <w:r w:rsidR="00491109">
        <w:rPr>
          <w:rFonts w:ascii="Times New Roman" w:eastAsia="Yu Mincho" w:hAnsi="Times New Roman" w:cs="Times New Roman"/>
          <w:sz w:val="24"/>
          <w:szCs w:val="24"/>
          <w:lang w:eastAsia="ja-JP"/>
        </w:rPr>
        <w:lastRenderedPageBreak/>
        <w:t>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ed a system performance-indicator model and built an agent-based model to simulate real-time performance. The study used GTFS schedule and OpenStreet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3CE1D863" w:rsidR="00491109" w:rsidRDefault="009946DE"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However, 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sidR="00B66BD0">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sidR="00B66BD0">
        <w:rPr>
          <w:rFonts w:ascii="Times New Roman" w:hAnsi="Times New Roman" w:cs="Times New Roman"/>
          <w:sz w:val="24"/>
          <w:szCs w:val="24"/>
        </w:rPr>
        <w:t xml:space="preserve"> problems using the 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786A5081"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EA6DE5">
        <w:rPr>
          <w:rFonts w:ascii="Times New Roman" w:eastAsia="Yu Mincho" w:hAnsi="Times New Roman" w:cs="Times New Roman"/>
          <w:sz w:val="24"/>
          <w:szCs w:val="24"/>
          <w:lang w:eastAsia="ja-JP"/>
        </w:rPr>
        <w:t>:</w:t>
      </w:r>
      <w:r w:rsidR="00EA6DE5" w:rsidRPr="00EA6DE5">
        <w:rPr>
          <w:rFonts w:ascii="Times New Roman" w:eastAsia="Yu Mincho" w:hAnsi="Times New Roman" w:cs="Times New Roman"/>
          <w:sz w:val="24"/>
          <w:szCs w:val="24"/>
          <w:lang w:eastAsia="ja-JP"/>
        </w:rPr>
        <w:t xml:space="preserve"> </w:t>
      </w:r>
      <w:r w:rsidR="00EA6DE5">
        <w:rPr>
          <w:rFonts w:ascii="Times New Roman" w:eastAsia="Yu Mincho" w:hAnsi="Times New Roman" w:cs="Times New Roman"/>
          <w:sz w:val="24"/>
          <w:szCs w:val="24"/>
          <w:lang w:eastAsia="ja-JP"/>
        </w:rPr>
        <w:t xml:space="preserve">though GTFS and APC’s </w:t>
      </w:r>
      <w:r w:rsidR="00EA6DE5" w:rsidRPr="003D68E2">
        <w:rPr>
          <w:rFonts w:ascii="Times New Roman" w:eastAsia="Yu Mincho" w:hAnsi="Times New Roman" w:cs="Times New Roman"/>
          <w:i/>
          <w:sz w:val="24"/>
          <w:szCs w:val="24"/>
          <w:lang w:eastAsia="ja-JP"/>
        </w:rPr>
        <w:t>spatial accuracy</w:t>
      </w:r>
      <w:r w:rsidR="00EA6DE5">
        <w:rPr>
          <w:rFonts w:ascii="Times New Roman" w:eastAsia="Yu Mincho" w:hAnsi="Times New Roman" w:cs="Times New Roman"/>
          <w:sz w:val="24"/>
          <w:szCs w:val="24"/>
          <w:lang w:eastAsia="ja-JP"/>
        </w:rPr>
        <w:t xml:space="preserve"> </w:t>
      </w:r>
      <w:r w:rsidR="00CE0389">
        <w:rPr>
          <w:rFonts w:ascii="Times New Roman" w:eastAsia="Yu Mincho" w:hAnsi="Times New Roman" w:cs="Times New Roman"/>
          <w:sz w:val="24"/>
          <w:szCs w:val="24"/>
          <w:lang w:eastAsia="ja-JP"/>
        </w:rPr>
        <w:t>may be</w:t>
      </w:r>
      <w:r w:rsidR="00EA6DE5">
        <w:rPr>
          <w:rFonts w:ascii="Times New Roman" w:eastAsia="Yu Mincho" w:hAnsi="Times New Roman" w:cs="Times New Roman"/>
          <w:sz w:val="24"/>
          <w:szCs w:val="24"/>
          <w:lang w:eastAsia="ja-JP"/>
        </w:rPr>
        <w:t xml:space="preserve"> close, 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is low compared with APC</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3D68E2">
        <w:rPr>
          <w:rFonts w:ascii="Times New Roman" w:eastAsia="Yu Mincho" w:hAnsi="Times New Roman" w:cs="Times New Roman"/>
          <w:sz w:val="24"/>
          <w:szCs w:val="24"/>
          <w:lang w:eastAsia="ja-JP"/>
        </w:rPr>
        <w:t>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7E1486">
        <w:rPr>
          <w:rFonts w:ascii="Times New Roman" w:eastAsia="Yu Mincho" w:hAnsi="Times New Roman" w:cs="Times New Roman"/>
          <w:sz w:val="24"/>
          <w:szCs w:val="24"/>
          <w:lang w:eastAsia="ja-JP"/>
        </w:rPr>
        <w:t xml:space="preserve">tim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4716B49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r w:rsidR="00E11859">
        <w:rPr>
          <w:rFonts w:ascii="Times New Roman" w:hAnsi="Times New Roman" w:cs="Times New Roman"/>
          <w:sz w:val="24"/>
          <w:szCs w:val="24"/>
        </w:rPr>
        <w:t>W</w:t>
      </w:r>
      <w:r w:rsidR="00B53413">
        <w:rPr>
          <w:rFonts w:ascii="Times New Roman" w:eastAsia="Yu Mincho" w:hAnsi="Times New Roman" w:cs="Times New Roman"/>
          <w:sz w:val="24"/>
          <w:szCs w:val="24"/>
          <w:lang w:eastAsia="ja-JP"/>
        </w:rPr>
        <w:t xml:space="preserve">e will calculate the results with 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i)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w:t>
      </w:r>
      <w:r w:rsidR="00A44D75">
        <w:rPr>
          <w:rFonts w:ascii="Times New Roman" w:eastAsia="Yu Mincho" w:hAnsi="Times New Roman" w:cs="Times New Roman"/>
          <w:sz w:val="24"/>
          <w:szCs w:val="24"/>
          <w:lang w:eastAsia="ja-JP"/>
        </w:rPr>
        <w:lastRenderedPageBreak/>
        <w:t>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1E161D">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w:t>
      </w:r>
      <w:r w:rsidR="003A25E3">
        <w:rPr>
          <w:rFonts w:ascii="Times New Roman" w:hAnsi="Times New Roman" w:cs="Times New Roman"/>
          <w:sz w:val="24"/>
          <w:szCs w:val="24"/>
        </w:rPr>
        <w:lastRenderedPageBreak/>
        <w:t>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0EB21142"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4610100"/>
                    </a:xfrm>
                    <a:prstGeom prst="rect">
                      <a:avLst/>
                    </a:prstGeom>
                  </pic:spPr>
                </pic:pic>
              </a:graphicData>
            </a:graphic>
          </wp:inline>
        </w:drawing>
      </w:r>
    </w:p>
    <w:p w14:paraId="6A85EF05" w14:textId="3522E505" w:rsidR="00491109" w:rsidRDefault="00491109" w:rsidP="00491109">
      <w:pPr>
        <w:spacing w:line="240" w:lineRule="auto"/>
        <w:jc w:val="center"/>
        <w:rPr>
          <w:rFonts w:ascii="Times New Roman" w:hAnsi="Times New Roman" w:cs="Times New Roman"/>
          <w:sz w:val="24"/>
          <w:szCs w:val="24"/>
        </w:rPr>
      </w:pPr>
      <w:bookmarkStart w:id="8"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data. Theoretically, any two trips at two stops which are proximal enough for users to </w:t>
      </w:r>
      <w:r>
        <w:rPr>
          <w:rFonts w:ascii="Times New Roman" w:hAnsi="Times New Roman" w:cs="Times New Roman"/>
          <w:sz w:val="24"/>
          <w:szCs w:val="24"/>
        </w:rPr>
        <w:lastRenderedPageBreak/>
        <w:t>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9"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9"/>
          </w:p>
        </w:tc>
      </w:tr>
    </w:tbl>
    <w:p w14:paraId="7555C745" w14:textId="312E641F" w:rsidR="00491109" w:rsidRDefault="001E161D"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7B4B07B2"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00C99">
        <w:rPr>
          <w:rFonts w:ascii="Times New Roman" w:hAnsi="Times New Roman" w:cs="Times New Roman"/>
          <w:sz w:val="24"/>
          <w:szCs w:val="24"/>
        </w:rPr>
        <w:t xml:space="preserve"> and the scale</w:t>
      </w:r>
      <w:r w:rsidR="00111A7C">
        <w:rPr>
          <w:rFonts w:ascii="Times New Roman" w:hAnsi="Times New Roman" w:cs="Times New Roman"/>
          <w:sz w:val="24"/>
          <w:szCs w:val="24"/>
        </w:rPr>
        <w:t xml:space="preserve"> can be versatile</w:t>
      </w:r>
      <w:r w:rsidR="00FF6BE7" w:rsidRPr="00A563CC">
        <w:rPr>
          <w:rFonts w:ascii="Times New Roman" w:hAnsi="Times New Roman" w:cs="Times New Roman"/>
          <w:sz w:val="24"/>
          <w:szCs w:val="24"/>
        </w:rPr>
        <w:t>.</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111697A9"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 xml:space="preserve">APC dataset’s coverage is not 100% and cannot sustain the whole </w:t>
      </w:r>
      <w:r w:rsidR="00366CAB">
        <w:rPr>
          <w:rFonts w:ascii="Times New Roman" w:eastAsia="Yu Mincho" w:hAnsi="Times New Roman" w:cs="Times New Roman"/>
          <w:sz w:val="24"/>
          <w:szCs w:val="24"/>
          <w:lang w:eastAsia="ja-JP"/>
        </w:rPr>
        <w:t xml:space="preserve">measure </w:t>
      </w:r>
      <w:r w:rsidR="0061064E">
        <w:rPr>
          <w:rFonts w:ascii="Times New Roman" w:eastAsia="Yu Mincho" w:hAnsi="Times New Roman" w:cs="Times New Roman"/>
          <w:sz w:val="24"/>
          <w:szCs w:val="24"/>
          <w:lang w:eastAsia="ja-JP"/>
        </w:rPr>
        <w:t>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base; in average, 45.06% of the total records can be matched.</w:t>
      </w:r>
    </w:p>
    <w:p w14:paraId="6A4116B6" w14:textId="410A46EE" w:rsidR="009637FE" w:rsidRDefault="001C5242" w:rsidP="009637FE">
      <w:pPr>
        <w:keepNext/>
        <w:spacing w:line="240" w:lineRule="auto"/>
        <w:jc w:val="both"/>
      </w:pPr>
      <w:r>
        <w:rPr>
          <w:noProof/>
        </w:rPr>
        <w:lastRenderedPageBreak/>
        <w:drawing>
          <wp:inline distT="0" distB="0" distL="0" distR="0" wp14:anchorId="424FFD2A" wp14:editId="57501710">
            <wp:extent cx="5486400" cy="25330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33015"/>
                    </a:xfrm>
                    <a:prstGeom prst="rect">
                      <a:avLst/>
                    </a:prstGeom>
                  </pic:spPr>
                </pic:pic>
              </a:graphicData>
            </a:graphic>
          </wp:inline>
        </w:drawing>
      </w:r>
    </w:p>
    <w:p w14:paraId="173314CC" w14:textId="5E5C2DA7" w:rsidR="009637FE" w:rsidRDefault="009637FE" w:rsidP="009637FE">
      <w:pPr>
        <w:pStyle w:val="Formula"/>
        <w:jc w:val="center"/>
      </w:pPr>
      <w:bookmarkStart w:id="10" w:name="_Ref21090870"/>
      <w:r>
        <w:t xml:space="preserve">Figure </w:t>
      </w:r>
      <w:fldSimple w:instr=" SEQ Figure \* ARABIC ">
        <w:r>
          <w:rPr>
            <w:noProof/>
          </w:rPr>
          <w:t>4</w:t>
        </w:r>
      </w:fldSimple>
      <w:bookmarkEnd w:id="10"/>
      <w:r>
        <w:t xml:space="preserve"> Ratio of matching records from GTFS to APC database</w:t>
      </w:r>
    </w:p>
    <w:p w14:paraId="0018DC39" w14:textId="255D5A16"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9DC738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68E94D40" w:rsidR="007B4F28" w:rsidRP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r w:rsidR="000A7901">
        <w:rPr>
          <w:rFonts w:ascii="Times New Roman" w:eastAsia="Yu Mincho" w:hAnsi="Times New Roman" w:cs="Times New Roman"/>
          <w:sz w:val="24"/>
          <w:szCs w:val="24"/>
          <w:lang w:eastAsia="ja-JP"/>
        </w:rPr>
        <w:t>s. Although the mean value is relatively small, however, the standard deviation is substantially large, which suggests the temporal and spatial variation is large.</w:t>
      </w: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A81AC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2.97</w:t>
            </w:r>
          </w:p>
        </w:tc>
        <w:tc>
          <w:tcPr>
            <w:tcW w:w="2695" w:type="dxa"/>
          </w:tcPr>
          <w:p w14:paraId="378B3875"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11E33BEF" w:rsidR="000B4311" w:rsidRDefault="007B4F28" w:rsidP="007B4F28">
      <w:pPr>
        <w:pStyle w:val="Formula"/>
        <w:jc w:val="center"/>
      </w:pPr>
      <w:bookmarkStart w:id="11" w:name="_Ref21002757"/>
      <w:bookmarkStart w:id="12" w:name="_Ref21002746"/>
      <w:r>
        <w:lastRenderedPageBreak/>
        <w:t xml:space="preserve">Table </w:t>
      </w:r>
      <w:fldSimple w:instr=" SEQ Table \* ARABIC ">
        <w:r>
          <w:rPr>
            <w:noProof/>
          </w:rPr>
          <w:t>1</w:t>
        </w:r>
      </w:fldSimple>
      <w:bookmarkEnd w:id="11"/>
      <w:r>
        <w:t xml:space="preserve"> the mean and standard deviation of transfer risk and total time penalty</w:t>
      </w:r>
      <w:bookmarkEnd w:id="12"/>
      <w:r w:rsidR="008C4628">
        <w:t xml:space="preserve"> for all transfers in the COTA system</w:t>
      </w:r>
    </w:p>
    <w:p w14:paraId="3DE2FCE9" w14:textId="0B621171" w:rsidR="002A437F" w:rsidRPr="00B74C48" w:rsidRDefault="005B5EC7"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03A9034B" w:rsidR="00AA6E76" w:rsidRPr="009578C7" w:rsidRDefault="001E161D" w:rsidP="00AA6E76">
      <w:pPr>
        <w:spacing w:line="240" w:lineRule="auto"/>
        <w:jc w:val="center"/>
        <w:rPr>
          <w:rFonts w:ascii="Times New Roman" w:hAnsi="Times New Roman" w:cs="Times New Roman"/>
          <w:sz w:val="24"/>
          <w:szCs w:val="24"/>
        </w:rPr>
      </w:pPr>
      <w:r>
        <w:rPr>
          <w:noProof/>
        </w:rPr>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059305"/>
                    </a:xfrm>
                    <a:prstGeom prst="rect">
                      <a:avLst/>
                    </a:prstGeom>
                  </pic:spPr>
                </pic:pic>
              </a:graphicData>
            </a:graphic>
          </wp:inline>
        </w:drawing>
      </w:r>
    </w:p>
    <w:p w14:paraId="78CBB69E" w14:textId="727E3357" w:rsidR="00AA6E76" w:rsidRDefault="00AA6E76" w:rsidP="00AA6E76">
      <w:pPr>
        <w:spacing w:line="240" w:lineRule="auto"/>
        <w:jc w:val="center"/>
        <w:rPr>
          <w:rFonts w:ascii="Times New Roman" w:hAnsi="Times New Roman" w:cs="Times New Roman"/>
          <w:sz w:val="24"/>
          <w:szCs w:val="24"/>
        </w:rPr>
      </w:pPr>
      <w:bookmarkStart w:id="13"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45405A6" w:rsidR="00AA6E76" w:rsidRDefault="001E161D" w:rsidP="00AA6E76">
      <w:pPr>
        <w:spacing w:line="240" w:lineRule="auto"/>
        <w:jc w:val="center"/>
        <w:rPr>
          <w:rFonts w:ascii="Times New Roman" w:eastAsia="Yu Mincho" w:hAnsi="Times New Roman" w:cs="Times New Roman"/>
          <w:sz w:val="24"/>
          <w:szCs w:val="24"/>
          <w:lang w:eastAsia="ja-JP"/>
        </w:rPr>
      </w:pP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059940"/>
                    </a:xfrm>
                    <a:prstGeom prst="rect">
                      <a:avLst/>
                    </a:prstGeom>
                  </pic:spPr>
                </pic:pic>
              </a:graphicData>
            </a:graphic>
          </wp:inline>
        </w:drawing>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1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70186E3A" w:rsidR="00A52740" w:rsidRDefault="00497227"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he standard deviation of all TR and ATTP has shown the heterogeneity of the transfers. From their respective spatial pattern, we prove the spatial pattern is highly diverse; </w:t>
      </w:r>
      <w:r w:rsidR="002C4120">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this section will focus on the temporal heterogeneity of the transfers</w:t>
      </w:r>
      <w:r w:rsidR="0093588A">
        <w:rPr>
          <w:rFonts w:ascii="Times New Roman" w:eastAsia="Yu Mincho" w:hAnsi="Times New Roman" w:cs="Times New Roman"/>
          <w:sz w:val="24"/>
          <w:szCs w:val="24"/>
          <w:lang w:eastAsia="ja-JP"/>
        </w:rPr>
        <w:t xml:space="preserve"> in different scales</w:t>
      </w:r>
      <w:r>
        <w:rPr>
          <w:rFonts w:ascii="Times New Roman" w:eastAsia="Yu Mincho" w:hAnsi="Times New Roman" w:cs="Times New Roman"/>
          <w:sz w:val="24"/>
          <w:szCs w:val="24"/>
          <w:lang w:eastAsia="ja-JP"/>
        </w:rPr>
        <w:t>. E</w:t>
      </w:r>
      <w:r w:rsidR="00A52740">
        <w:rPr>
          <w:rFonts w:ascii="Times New Roman" w:eastAsia="Yu Mincho" w:hAnsi="Times New Roman" w:cs="Times New Roman"/>
          <w:sz w:val="24"/>
          <w:szCs w:val="24"/>
          <w:lang w:eastAsia="ja-JP"/>
        </w:rPr>
        <w: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4578B45E" w14:textId="5765AD0B"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753995"/>
                    </a:xfrm>
                    <a:prstGeom prst="rect">
                      <a:avLst/>
                    </a:prstGeom>
                  </pic:spPr>
                </pic:pic>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monthly TR and ATTP trend chart in 2018.</w:t>
      </w:r>
    </w:p>
    <w:p w14:paraId="0DE63045" w14:textId="20920611"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r w:rsidR="00C77847">
        <w:rPr>
          <w:rFonts w:ascii="Times New Roman" w:eastAsia="Yu Mincho" w:hAnsi="Times New Roman" w:cs="Times New Roman"/>
          <w:sz w:val="24"/>
          <w:szCs w:val="24"/>
          <w:lang w:eastAsia="ja-JP"/>
        </w:rPr>
        <w:t xml:space="preserve"> However, for APC-GTFS dataset and ATTP, we can observe that Sunday is the second to the Friday, which is the lowest for original GTFS dataset.  </w:t>
      </w:r>
    </w:p>
    <w:p w14:paraId="52D67752" w14:textId="0B94B31F" w:rsidR="00491109" w:rsidRDefault="00040504" w:rsidP="00491109">
      <w:pPr>
        <w:keepNext/>
        <w:spacing w:line="240" w:lineRule="auto"/>
        <w:jc w:val="center"/>
      </w:pPr>
      <w:r>
        <w:rPr>
          <w:noProof/>
        </w:rPr>
        <w:lastRenderedPageBreak/>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564765"/>
                    </a:xfrm>
                    <a:prstGeom prst="rect">
                      <a:avLst/>
                    </a:prstGeom>
                  </pic:spPr>
                </pic:pic>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Weekday TR and ATTP Trend Chart in 2018.</w:t>
      </w:r>
    </w:p>
    <w:p w14:paraId="37E914ED" w14:textId="17C5E5D0"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3ADFBB89" w:rsidR="00C6452A" w:rsidRDefault="000432C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s f</w:t>
      </w:r>
      <w:r w:rsidR="000829EC">
        <w:rPr>
          <w:rFonts w:ascii="Times New Roman" w:eastAsia="Yu Mincho" w:hAnsi="Times New Roman" w:cs="Times New Roman"/>
          <w:sz w:val="24"/>
          <w:szCs w:val="24"/>
          <w:lang w:eastAsia="ja-JP"/>
        </w:rPr>
        <w:t xml:space="preserve">or the comparison of original GTFS and APC-GTFS, for most hours, APC-GTFS’s ATTP is larger than original GTFS’s; while only on rush hours (morning, afternoon, and night), APC-GTFS’s transfer risk is larger than GTFS’s. </w:t>
      </w:r>
      <w:r w:rsidR="00C6452A">
        <w:rPr>
          <w:rFonts w:ascii="Times New Roman" w:eastAsia="Yu Mincho" w:hAnsi="Times New Roman" w:cs="Times New Roman"/>
          <w:sz w:val="24"/>
          <w:szCs w:val="24"/>
          <w:lang w:eastAsia="ja-JP"/>
        </w:rPr>
        <w:fldChar w:fldCharType="begin"/>
      </w:r>
      <w:r w:rsidR="00C6452A">
        <w:rPr>
          <w:rFonts w:ascii="Times New Roman" w:eastAsia="Yu Mincho" w:hAnsi="Times New Roman" w:cs="Times New Roman"/>
          <w:sz w:val="24"/>
          <w:szCs w:val="24"/>
          <w:lang w:eastAsia="ja-JP"/>
        </w:rPr>
        <w:instrText xml:space="preserve"> REF _Ref21089387 \h  \* MERGEFORMAT </w:instrText>
      </w:r>
      <w:r w:rsidR="00C6452A">
        <w:rPr>
          <w:rFonts w:ascii="Times New Roman" w:eastAsia="Yu Mincho" w:hAnsi="Times New Roman" w:cs="Times New Roman"/>
          <w:sz w:val="24"/>
          <w:szCs w:val="24"/>
          <w:lang w:eastAsia="ja-JP"/>
        </w:rPr>
      </w:r>
      <w:r w:rsidR="00C6452A">
        <w:rPr>
          <w:rFonts w:ascii="Times New Roman" w:eastAsia="Yu Mincho" w:hAnsi="Times New Roman" w:cs="Times New Roman"/>
          <w:sz w:val="24"/>
          <w:szCs w:val="24"/>
          <w:lang w:eastAsia="ja-JP"/>
        </w:rPr>
        <w:fldChar w:fldCharType="separate"/>
      </w:r>
      <w:r w:rsidR="00EF3679" w:rsidRPr="00C6452A">
        <w:rPr>
          <w:rFonts w:ascii="Times New Roman" w:eastAsia="Yu Mincho" w:hAnsi="Times New Roman" w:cs="Times New Roman"/>
          <w:sz w:val="24"/>
          <w:szCs w:val="24"/>
          <w:lang w:eastAsia="ja-JP"/>
        </w:rPr>
        <w:t xml:space="preserve">Figure </w:t>
      </w:r>
      <w:r w:rsidR="00EF3679">
        <w:rPr>
          <w:rFonts w:ascii="Times New Roman" w:eastAsia="Yu Mincho" w:hAnsi="Times New Roman" w:cs="Times New Roman"/>
          <w:sz w:val="24"/>
          <w:szCs w:val="24"/>
          <w:lang w:eastAsia="ja-JP"/>
        </w:rPr>
        <w:t>10</w:t>
      </w:r>
      <w:r w:rsidR="00C6452A">
        <w:rPr>
          <w:rFonts w:ascii="Times New Roman" w:eastAsia="Yu Mincho" w:hAnsi="Times New Roman" w:cs="Times New Roman"/>
          <w:sz w:val="24"/>
          <w:szCs w:val="24"/>
          <w:lang w:eastAsia="ja-JP"/>
        </w:rPr>
        <w:fldChar w:fldCharType="end"/>
      </w:r>
      <w:r w:rsidR="00C6452A">
        <w:rPr>
          <w:rFonts w:ascii="Times New Roman" w:eastAsia="Yu Mincho" w:hAnsi="Times New Roman" w:cs="Times New Roman"/>
          <w:sz w:val="24"/>
          <w:szCs w:val="24"/>
          <w:lang w:eastAsia="ja-JP"/>
        </w:rPr>
        <w:t xml:space="preserve"> visualizes </w:t>
      </w:r>
      <w:r w:rsidR="00E27A4C">
        <w:rPr>
          <w:rFonts w:ascii="Times New Roman" w:eastAsia="Yu Mincho" w:hAnsi="Times New Roman" w:cs="Times New Roman"/>
          <w:sz w:val="24"/>
          <w:szCs w:val="24"/>
          <w:lang w:eastAsia="ja-JP"/>
        </w:rPr>
        <w:t>ATTP and TR’s</w:t>
      </w:r>
      <w:r w:rsidR="00C6452A">
        <w:rPr>
          <w:rFonts w:ascii="Times New Roman" w:eastAsia="Yu Mincho" w:hAnsi="Times New Roman" w:cs="Times New Roman"/>
          <w:sz w:val="24"/>
          <w:szCs w:val="24"/>
          <w:lang w:eastAsia="ja-JP"/>
        </w:rPr>
        <w:t xml:space="preserve"> difference between with APC-GTFS and with original GTFS. </w:t>
      </w:r>
      <w:r w:rsidR="00E27A4C">
        <w:rPr>
          <w:rFonts w:ascii="Times New Roman" w:eastAsia="Yu Mincho" w:hAnsi="Times New Roman" w:cs="Times New Roman"/>
          <w:sz w:val="24"/>
          <w:szCs w:val="24"/>
          <w:lang w:eastAsia="ja-JP"/>
        </w:rPr>
        <w:t xml:space="preserve">A clear pattern is the differences are larger during the rush hours. </w:t>
      </w:r>
      <w:r w:rsidR="00EF3679">
        <w:rPr>
          <w:rFonts w:ascii="Times New Roman" w:eastAsia="Yu Mincho" w:hAnsi="Times New Roman" w:cs="Times New Roman"/>
          <w:sz w:val="24"/>
          <w:szCs w:val="24"/>
          <w:lang w:eastAsia="ja-JP"/>
        </w:rPr>
        <w:t>Although both results share highly identical spatiotemporal pattern, c</w:t>
      </w:r>
      <w:r w:rsidR="00C6452A">
        <w:rPr>
          <w:rFonts w:ascii="Times New Roman" w:eastAsia="Yu Mincho" w:hAnsi="Times New Roman" w:cs="Times New Roman"/>
          <w:sz w:val="24"/>
          <w:szCs w:val="24"/>
          <w:lang w:eastAsia="ja-JP"/>
        </w:rPr>
        <w:t xml:space="preserve">ompared with </w:t>
      </w:r>
      <w:r w:rsidR="00E27A4C">
        <w:rPr>
          <w:rFonts w:ascii="Times New Roman" w:eastAsia="Yu Mincho" w:hAnsi="Times New Roman" w:cs="Times New Roman"/>
          <w:sz w:val="24"/>
          <w:szCs w:val="24"/>
          <w:lang w:eastAsia="ja-JP"/>
        </w:rPr>
        <w:t xml:space="preserve">APC-GTFS, which has higher temporal accuracy, original GTFS’s results </w:t>
      </w:r>
      <w:r w:rsidR="00EF3679">
        <w:rPr>
          <w:rFonts w:ascii="Times New Roman" w:eastAsia="Yu Mincho" w:hAnsi="Times New Roman" w:cs="Times New Roman"/>
          <w:sz w:val="24"/>
          <w:szCs w:val="24"/>
          <w:lang w:eastAsia="ja-JP"/>
        </w:rPr>
        <w:t xml:space="preserve">are </w:t>
      </w:r>
      <w:r w:rsidR="00E27A4C">
        <w:rPr>
          <w:rFonts w:ascii="Times New Roman" w:eastAsia="Yu Mincho" w:hAnsi="Times New Roman" w:cs="Times New Roman"/>
          <w:sz w:val="24"/>
          <w:szCs w:val="24"/>
          <w:lang w:eastAsia="ja-JP"/>
        </w:rPr>
        <w:t>smaller</w:t>
      </w:r>
      <w:r w:rsidR="00B2329C">
        <w:rPr>
          <w:rFonts w:ascii="Times New Roman" w:eastAsia="Yu Mincho" w:hAnsi="Times New Roman" w:cs="Times New Roman"/>
          <w:sz w:val="24"/>
          <w:szCs w:val="24"/>
          <w:lang w:eastAsia="ja-JP"/>
        </w:rPr>
        <w:t xml:space="preserve"> especially </w:t>
      </w:r>
      <w:r w:rsidR="00252F70">
        <w:rPr>
          <w:rFonts w:ascii="Times New Roman" w:eastAsia="Yu Mincho" w:hAnsi="Times New Roman" w:cs="Times New Roman"/>
          <w:sz w:val="24"/>
          <w:szCs w:val="24"/>
          <w:lang w:eastAsia="ja-JP"/>
        </w:rPr>
        <w:t>during</w:t>
      </w:r>
      <w:r w:rsidR="00B2329C">
        <w:rPr>
          <w:rFonts w:ascii="Times New Roman" w:eastAsia="Yu Mincho" w:hAnsi="Times New Roman" w:cs="Times New Roman"/>
          <w:sz w:val="24"/>
          <w:szCs w:val="24"/>
          <w:lang w:eastAsia="ja-JP"/>
        </w:rPr>
        <w:t xml:space="preserve"> rush hours</w:t>
      </w:r>
      <w:r w:rsidR="00E27A4C">
        <w:rPr>
          <w:rFonts w:ascii="Times New Roman" w:eastAsia="Yu Mincho" w:hAnsi="Times New Roman" w:cs="Times New Roman"/>
          <w:sz w:val="24"/>
          <w:szCs w:val="24"/>
          <w:lang w:eastAsia="ja-JP"/>
        </w:rPr>
        <w:t xml:space="preserve">. </w:t>
      </w:r>
      <w:r w:rsidR="00760E1D">
        <w:rPr>
          <w:rFonts w:ascii="Times New Roman" w:eastAsia="Yu Mincho" w:hAnsi="Times New Roman" w:cs="Times New Roman"/>
          <w:sz w:val="24"/>
          <w:szCs w:val="24"/>
          <w:lang w:eastAsia="ja-JP"/>
        </w:rPr>
        <w:t xml:space="preserve">Moreover, the differences will have more impact </w:t>
      </w:r>
      <w:r w:rsidR="00A93D64">
        <w:rPr>
          <w:rFonts w:ascii="Times New Roman" w:eastAsia="Yu Mincho" w:hAnsi="Times New Roman" w:cs="Times New Roman"/>
          <w:sz w:val="24"/>
          <w:szCs w:val="24"/>
          <w:lang w:eastAsia="ja-JP"/>
        </w:rPr>
        <w:t xml:space="preserve">if ridership is included, since rush hours </w:t>
      </w:r>
      <w:r w:rsidR="00AB3E44">
        <w:rPr>
          <w:rFonts w:ascii="Times New Roman" w:eastAsia="Yu Mincho" w:hAnsi="Times New Roman" w:cs="Times New Roman"/>
          <w:sz w:val="24"/>
          <w:szCs w:val="24"/>
          <w:lang w:eastAsia="ja-JP"/>
        </w:rPr>
        <w:t>witness</w:t>
      </w:r>
      <w:r w:rsidR="00A93D64">
        <w:rPr>
          <w:rFonts w:ascii="Times New Roman" w:eastAsia="Yu Mincho" w:hAnsi="Times New Roman" w:cs="Times New Roman"/>
          <w:sz w:val="24"/>
          <w:szCs w:val="24"/>
          <w:lang w:eastAsia="ja-JP"/>
        </w:rPr>
        <w:t xml:space="preserve"> most ridership</w:t>
      </w:r>
      <w:r w:rsidR="009A5FBF">
        <w:rPr>
          <w:rFonts w:ascii="Times New Roman" w:eastAsia="Yu Mincho" w:hAnsi="Times New Roman" w:cs="Times New Roman"/>
          <w:sz w:val="24"/>
          <w:szCs w:val="24"/>
          <w:lang w:eastAsia="ja-JP"/>
        </w:rPr>
        <w:t xml:space="preserve"> in the system</w:t>
      </w:r>
      <w:r w:rsidR="00A93D64">
        <w:rPr>
          <w:rFonts w:ascii="Times New Roman" w:eastAsia="Yu Mincho" w:hAnsi="Times New Roman" w:cs="Times New Roman"/>
          <w:sz w:val="24"/>
          <w:szCs w:val="24"/>
          <w:lang w:eastAsia="ja-JP"/>
        </w:rPr>
        <w:t>.</w:t>
      </w:r>
      <w:r w:rsidR="00760E1D">
        <w:rPr>
          <w:rFonts w:ascii="Times New Roman" w:eastAsia="Yu Mincho" w:hAnsi="Times New Roman" w:cs="Times New Roman"/>
          <w:sz w:val="24"/>
          <w:szCs w:val="24"/>
          <w:lang w:eastAsia="ja-JP"/>
        </w:rPr>
        <w:t xml:space="preserve"> </w:t>
      </w:r>
      <w:r w:rsidR="00C6452A">
        <w:rPr>
          <w:rFonts w:ascii="Times New Roman" w:eastAsia="Yu Mincho" w:hAnsi="Times New Roman" w:cs="Times New Roman"/>
          <w:sz w:val="24"/>
          <w:szCs w:val="24"/>
          <w:lang w:eastAsia="ja-JP"/>
        </w:rPr>
        <w:t>This phenomenon especially demonstrates some risks of using original GTFS as the only data source without any calibration</w:t>
      </w:r>
      <w:r w:rsidR="00AB3E44">
        <w:rPr>
          <w:rFonts w:ascii="Times New Roman" w:eastAsia="Yu Mincho" w:hAnsi="Times New Roman" w:cs="Times New Roman"/>
          <w:sz w:val="24"/>
          <w:szCs w:val="24"/>
          <w:lang w:eastAsia="ja-JP"/>
        </w:rPr>
        <w:t xml:space="preserve">, </w:t>
      </w:r>
      <w:r w:rsidR="00AB3E44" w:rsidRPr="008B66BC">
        <w:rPr>
          <w:rFonts w:ascii="Times New Roman" w:eastAsia="Yu Mincho" w:hAnsi="Times New Roman" w:cs="Times New Roman"/>
          <w:sz w:val="24"/>
          <w:szCs w:val="24"/>
          <w:highlight w:val="yellow"/>
          <w:lang w:eastAsia="ja-JP"/>
        </w:rPr>
        <w:t>wh</w:t>
      </w:r>
      <w:r w:rsidR="008B66BC" w:rsidRPr="008B66BC">
        <w:rPr>
          <w:rFonts w:ascii="Times New Roman" w:eastAsia="Yu Mincho" w:hAnsi="Times New Roman" w:cs="Times New Roman"/>
          <w:sz w:val="24"/>
          <w:szCs w:val="24"/>
          <w:highlight w:val="yellow"/>
          <w:lang w:eastAsia="ja-JP"/>
        </w:rPr>
        <w:t xml:space="preserve">ich may </w:t>
      </w:r>
      <w:r w:rsidR="008B66BC">
        <w:rPr>
          <w:rFonts w:ascii="Times New Roman" w:eastAsia="Yu Mincho" w:hAnsi="Times New Roman" w:cs="Times New Roman"/>
          <w:sz w:val="24"/>
          <w:szCs w:val="24"/>
          <w:highlight w:val="yellow"/>
          <w:lang w:eastAsia="ja-JP"/>
        </w:rPr>
        <w:t>produce</w:t>
      </w:r>
      <w:r w:rsidR="008B66BC" w:rsidRPr="008B66BC">
        <w:rPr>
          <w:rFonts w:ascii="Times New Roman" w:eastAsia="Yu Mincho" w:hAnsi="Times New Roman" w:cs="Times New Roman"/>
          <w:sz w:val="24"/>
          <w:szCs w:val="24"/>
          <w:highlight w:val="yellow"/>
          <w:lang w:eastAsia="ja-JP"/>
        </w:rPr>
        <w:t xml:space="preserve"> potential </w:t>
      </w:r>
      <w:r w:rsidR="008B66BC">
        <w:rPr>
          <w:rFonts w:ascii="Times New Roman" w:eastAsia="Yu Mincho" w:hAnsi="Times New Roman" w:cs="Times New Roman"/>
          <w:sz w:val="24"/>
          <w:szCs w:val="24"/>
          <w:highlight w:val="yellow"/>
          <w:lang w:eastAsia="ja-JP"/>
        </w:rPr>
        <w:t>bias</w:t>
      </w:r>
      <w:r w:rsidR="008B66BC" w:rsidRPr="008B66BC">
        <w:rPr>
          <w:rFonts w:ascii="Times New Roman" w:eastAsia="Yu Mincho" w:hAnsi="Times New Roman" w:cs="Times New Roman"/>
          <w:sz w:val="24"/>
          <w:szCs w:val="24"/>
          <w:highlight w:val="yellow"/>
          <w:lang w:eastAsia="ja-JP"/>
        </w:rPr>
        <w:t xml:space="preserve"> during the possible decision-making process.</w:t>
      </w:r>
      <w:r w:rsidR="008B66BC">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lastRenderedPageBreak/>
        <w:drawing>
          <wp:inline distT="0" distB="0" distL="0" distR="0" wp14:anchorId="69D07F71" wp14:editId="4D81525F">
            <wp:extent cx="5486400" cy="300482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004820"/>
                    </a:xfrm>
                    <a:prstGeom prst="rect">
                      <a:avLst/>
                    </a:prstGeom>
                  </pic:spPr>
                </pic:pic>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17"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Overall Hourly TR and ATTP Trend Chart.</w:t>
      </w:r>
    </w:p>
    <w:p w14:paraId="790BB41B" w14:textId="35BFE8C3" w:rsidR="005566A1" w:rsidRDefault="00A156CF" w:rsidP="005566A1">
      <w:pPr>
        <w:keepNext/>
        <w:spacing w:line="240" w:lineRule="auto"/>
        <w:jc w:val="center"/>
      </w:pPr>
      <w:r>
        <w:rPr>
          <w:noProof/>
        </w:rPr>
        <w:drawing>
          <wp:inline distT="0" distB="0" distL="0" distR="0" wp14:anchorId="1E515835" wp14:editId="3E3F9593">
            <wp:extent cx="5486400" cy="26955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p>
    <w:p w14:paraId="309B0475" w14:textId="4C1A6832" w:rsidR="005566A1" w:rsidRDefault="005566A1" w:rsidP="00C6452A">
      <w:pPr>
        <w:spacing w:line="240" w:lineRule="auto"/>
        <w:jc w:val="center"/>
        <w:rPr>
          <w:rFonts w:ascii="Times New Roman" w:eastAsia="Yu Mincho" w:hAnsi="Times New Roman" w:cs="Times New Roman"/>
          <w:sz w:val="24"/>
          <w:szCs w:val="24"/>
          <w:lang w:eastAsia="ja-JP"/>
        </w:rPr>
      </w:pPr>
      <w:bookmarkStart w:id="18" w:name="_Ref21089387"/>
      <w:bookmarkStart w:id="19" w:name="_Ref21089382"/>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10</w:t>
      </w:r>
      <w:r w:rsidRPr="00C6452A">
        <w:rPr>
          <w:rFonts w:ascii="Times New Roman" w:eastAsia="Yu Mincho" w:hAnsi="Times New Roman" w:cs="Times New Roman"/>
          <w:sz w:val="24"/>
          <w:szCs w:val="24"/>
          <w:lang w:eastAsia="ja-JP"/>
        </w:rPr>
        <w:fldChar w:fldCharType="end"/>
      </w:r>
      <w:bookmarkEnd w:id="18"/>
      <w:r w:rsidRPr="00C6452A">
        <w:rPr>
          <w:rFonts w:ascii="Times New Roman" w:eastAsia="Yu Mincho" w:hAnsi="Times New Roman" w:cs="Times New Roman"/>
          <w:sz w:val="24"/>
          <w:szCs w:val="24"/>
          <w:lang w:eastAsia="ja-JP"/>
        </w:rPr>
        <w:t xml:space="preserve"> ATTP and TR's difference between</w:t>
      </w:r>
      <w:r w:rsidR="003706EE">
        <w:rPr>
          <w:rFonts w:ascii="Times New Roman" w:eastAsia="Yu Mincho" w:hAnsi="Times New Roman" w:cs="Times New Roman"/>
          <w:sz w:val="24"/>
          <w:szCs w:val="24"/>
          <w:lang w:eastAsia="ja-JP"/>
        </w:rPr>
        <w:t xml:space="preserve"> </w:t>
      </w:r>
      <w:r w:rsidR="00A320E2">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APC-GTFS and </w:t>
      </w:r>
      <w:r w:rsidR="00A320E2">
        <w:rPr>
          <w:rFonts w:ascii="Times New Roman" w:eastAsia="Yu Mincho" w:hAnsi="Times New Roman" w:cs="Times New Roman"/>
          <w:sz w:val="24"/>
          <w:szCs w:val="24"/>
          <w:lang w:eastAsia="ja-JP"/>
        </w:rPr>
        <w:t>using</w:t>
      </w:r>
      <w:r w:rsidR="00A320E2" w:rsidRPr="00C6452A">
        <w:rPr>
          <w:rFonts w:ascii="Times New Roman" w:eastAsia="Yu Mincho" w:hAnsi="Times New Roman" w:cs="Times New Roman"/>
          <w:sz w:val="24"/>
          <w:szCs w:val="24"/>
          <w:lang w:eastAsia="ja-JP"/>
        </w:rPr>
        <w:t xml:space="preserve"> </w:t>
      </w:r>
      <w:r w:rsidRPr="00C6452A">
        <w:rPr>
          <w:rFonts w:ascii="Times New Roman" w:eastAsia="Yu Mincho" w:hAnsi="Times New Roman" w:cs="Times New Roman"/>
          <w:sz w:val="24"/>
          <w:szCs w:val="24"/>
          <w:lang w:eastAsia="ja-JP"/>
        </w:rPr>
        <w:t>original GTFS.</w:t>
      </w:r>
      <w:bookmarkEnd w:id="19"/>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F989412" w:rsidR="00491109" w:rsidRDefault="006A61BB"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37098E4D" wp14:editId="4302DB01">
            <wp:extent cx="5480050" cy="7308850"/>
            <wp:effectExtent l="0" t="0" r="6350" b="6350"/>
            <wp:docPr id="9" name="Picture 9" descr="C:\Users\liu.6544\Downloads\merge_hours-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u.6544\Downloads\merge_hours-min.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0050" cy="7308850"/>
                    </a:xfrm>
                    <a:prstGeom prst="rect">
                      <a:avLst/>
                    </a:prstGeom>
                    <a:noFill/>
                    <a:ln>
                      <a:noFill/>
                    </a:ln>
                  </pic:spPr>
                </pic:pic>
              </a:graphicData>
            </a:graphic>
          </wp:inline>
        </w:drawing>
      </w:r>
    </w:p>
    <w:p w14:paraId="42371444" w14:textId="59AA3427" w:rsidR="00491109" w:rsidRDefault="00491109" w:rsidP="00491109">
      <w:pPr>
        <w:spacing w:line="240" w:lineRule="auto"/>
        <w:jc w:val="center"/>
        <w:rPr>
          <w:rFonts w:ascii="Times New Roman" w:hAnsi="Times New Roman" w:cs="Times New Roman"/>
          <w:sz w:val="24"/>
          <w:szCs w:val="24"/>
        </w:rPr>
      </w:pPr>
      <w:bookmarkStart w:id="20"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Average Total Time Penalty (ATTP</w:t>
      </w:r>
      <w:r w:rsidR="00280DA7">
        <w:rPr>
          <w:rFonts w:ascii="Times New Roman" w:eastAsia="Yu Mincho" w:hAnsi="Times New Roman" w:cs="Times New Roman"/>
          <w:sz w:val="24"/>
          <w:szCs w:val="24"/>
          <w:lang w:eastAsia="ja-JP"/>
        </w:rPr>
        <w:t>, minutes</w:t>
      </w:r>
      <w:r>
        <w:rPr>
          <w:rFonts w:ascii="Times New Roman" w:eastAsia="Yu Mincho" w:hAnsi="Times New Roman" w:cs="Times New Roman"/>
          <w:sz w:val="24"/>
          <w:szCs w:val="24"/>
          <w:lang w:eastAsia="ja-JP"/>
        </w:rPr>
        <w:t>) Hourly Temporal Pattern during three major high time periods</w:t>
      </w:r>
      <w:r w:rsidR="00907E90">
        <w:rPr>
          <w:rFonts w:ascii="Times New Roman" w:eastAsia="Yu Mincho" w:hAnsi="Times New Roman" w:cs="Times New Roman"/>
          <w:sz w:val="24"/>
          <w:szCs w:val="24"/>
          <w:lang w:eastAsia="ja-JP"/>
        </w:rPr>
        <w:t xml:space="preserve"> with A</w:t>
      </w:r>
      <w:bookmarkStart w:id="21" w:name="_GoBack"/>
      <w:bookmarkEnd w:id="21"/>
      <w:r w:rsidR="00907E90">
        <w:rPr>
          <w:rFonts w:ascii="Times New Roman" w:eastAsia="Yu Mincho" w:hAnsi="Times New Roman" w:cs="Times New Roman"/>
          <w:sz w:val="24"/>
          <w:szCs w:val="24"/>
          <w:lang w:eastAsia="ja-JP"/>
        </w:rPr>
        <w:t>PC-GTFS</w:t>
      </w:r>
      <w:r>
        <w:rPr>
          <w:rFonts w:ascii="Times New Roman" w:eastAsia="Yu Mincho" w:hAnsi="Times New Roman" w:cs="Times New Roman"/>
          <w:sz w:val="24"/>
          <w:szCs w:val="24"/>
          <w:lang w:eastAsia="ja-JP"/>
        </w:rPr>
        <w:t>.</w:t>
      </w:r>
    </w:p>
    <w:p w14:paraId="64EF82F6" w14:textId="08D8D046"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see their impact on the transfer real-time performance. Weather, especially extreme weather </w:t>
      </w:r>
      <w:r>
        <w:rPr>
          <w:rFonts w:ascii="Times New Roman" w:eastAsia="Yu Mincho" w:hAnsi="Times New Roman" w:cs="Times New Roman"/>
          <w:sz w:val="24"/>
          <w:szCs w:val="24"/>
          <w:lang w:eastAsia="ja-JP"/>
        </w:rPr>
        <w:lastRenderedPageBreak/>
        <w:t>during winter, is a major factor for PT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ith 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ith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ith original GTFS</w:t>
      </w:r>
      <w:r w:rsidR="00122804">
        <w:rPr>
          <w:rFonts w:ascii="Times New Roman" w:eastAsia="Yu Mincho" w:hAnsi="Times New Roman" w:cs="Times New Roman"/>
          <w:sz w:val="24"/>
          <w:szCs w:val="24"/>
          <w:lang w:eastAsia="ja-JP"/>
        </w:rPr>
        <w:t>; TR increases to 9.06% and ATTP increases to 4.83 minutes</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707D1055"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w:t>
      </w:r>
      <w:r w:rsidR="00195D23">
        <w:rPr>
          <w:rFonts w:ascii="Times New Roman" w:eastAsia="Yu Mincho" w:hAnsi="Times New Roman" w:cs="Times New Roman"/>
          <w:sz w:val="24"/>
          <w:szCs w:val="24"/>
          <w:lang w:eastAsia="ja-JP"/>
        </w:rPr>
        <w:t xml:space="preserve">after DBL is in effect </w:t>
      </w:r>
      <w:r w:rsidR="009E1647">
        <w:rPr>
          <w:rFonts w:ascii="Times New Roman" w:eastAsia="Yu Mincho" w:hAnsi="Times New Roman" w:cs="Times New Roman"/>
          <w:sz w:val="24"/>
          <w:szCs w:val="24"/>
          <w:lang w:eastAsia="ja-JP"/>
        </w:rPr>
        <w:t>(i.e., no delay). We analyzed TR and ATTP’s changing trend before and after applying the assumption and the difference’s spatial and temporal pattern.</w:t>
      </w:r>
    </w:p>
    <w:p w14:paraId="6F752DE2" w14:textId="4B7AB003"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195D23">
        <w:rPr>
          <w:rFonts w:ascii="Times New Roman" w:eastAsia="Yu Mincho" w:hAnsi="Times New Roman" w:cs="Times New Roman"/>
          <w:sz w:val="24"/>
          <w:szCs w:val="24"/>
          <w:lang w:eastAsia="ja-JP"/>
        </w:rPr>
        <w:t xml:space="preserve">Figure </w:t>
      </w:r>
      <w:r w:rsidR="00195D23">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relatively random pattern of transfer risk changes. However, for ATTP, all stops’ performance universally improves but the impact on the </w:t>
      </w:r>
      <w:r>
        <w:rPr>
          <w:rFonts w:ascii="Times New Roman" w:eastAsia="Yu Mincho" w:hAnsi="Times New Roman" w:cs="Times New Roman"/>
          <w:sz w:val="24"/>
          <w:szCs w:val="24"/>
          <w:lang w:eastAsia="ja-JP"/>
        </w:rPr>
        <w:lastRenderedPageBreak/>
        <w:t>downtown is less compared to other outlying stops</w:t>
      </w:r>
      <w:r w:rsidR="003A3293">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cross all stops </w:t>
      </w:r>
      <w:r w:rsidR="001D271A">
        <w:rPr>
          <w:rFonts w:ascii="Times New Roman" w:eastAsia="Yu Mincho" w:hAnsi="Times New Roman" w:cs="Times New Roman"/>
          <w:sz w:val="24"/>
          <w:szCs w:val="24"/>
          <w:lang w:eastAsia="ja-JP"/>
        </w:rPr>
        <w:t xml:space="preserve">and trips </w:t>
      </w:r>
      <w:r>
        <w:rPr>
          <w:rFonts w:ascii="Times New Roman" w:eastAsia="Yu Mincho" w:hAnsi="Times New Roman" w:cs="Times New Roman"/>
          <w:sz w:val="24"/>
          <w:szCs w:val="24"/>
          <w:lang w:eastAsia="ja-JP"/>
        </w:rPr>
        <w:t xml:space="preserve">on the route, the DBL </w:t>
      </w:r>
      <w:r w:rsidR="00FA4651">
        <w:rPr>
          <w:rFonts w:ascii="Times New Roman" w:eastAsia="Yu Mincho" w:hAnsi="Times New Roman" w:cs="Times New Roman"/>
          <w:sz w:val="24"/>
          <w:szCs w:val="24"/>
          <w:lang w:eastAsia="ja-JP"/>
        </w:rPr>
        <w:t>will save</w:t>
      </w:r>
      <w:r>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69</w:t>
      </w:r>
      <w:r>
        <w:rPr>
          <w:rFonts w:ascii="Times New Roman" w:eastAsia="Yu Mincho" w:hAnsi="Times New Roman" w:cs="Times New Roman"/>
          <w:sz w:val="24"/>
          <w:szCs w:val="24"/>
          <w:lang w:eastAsia="ja-JP"/>
        </w:rPr>
        <w:t xml:space="preserve"> minutes </w:t>
      </w:r>
      <w:r w:rsidR="00D91453">
        <w:rPr>
          <w:rFonts w:ascii="Times New Roman" w:eastAsia="Yu Mincho" w:hAnsi="Times New Roman" w:cs="Times New Roman"/>
          <w:sz w:val="24"/>
          <w:szCs w:val="24"/>
          <w:lang w:eastAsia="ja-JP"/>
        </w:rPr>
        <w:t>(</w:t>
      </w:r>
      <m:oMath>
        <m:r>
          <w:rPr>
            <w:rFonts w:ascii="Cambria Math" w:eastAsia="Yu Mincho" w:hAnsi="Cambria Math" w:cs="Times New Roman"/>
            <w:sz w:val="24"/>
            <w:szCs w:val="24"/>
            <w:lang w:eastAsia="ja-JP"/>
          </w:rPr>
          <m:t>σ=</m:t>
        </m:r>
      </m:oMath>
      <w:r w:rsidR="00D91453">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3.24</w:t>
      </w:r>
      <w:r w:rsidR="00FA4651">
        <w:rPr>
          <w:rFonts w:ascii="Times New Roman" w:eastAsia="Yu Mincho" w:hAnsi="Times New Roman" w:cs="Times New Roman"/>
          <w:sz w:val="24"/>
          <w:szCs w:val="24"/>
          <w:lang w:eastAsia="ja-JP"/>
        </w:rPr>
        <w:t xml:space="preserve"> minutes</w:t>
      </w:r>
      <w:r w:rsidR="00D91453">
        <w:rPr>
          <w:rFonts w:ascii="Times New Roman" w:eastAsia="Yu Mincho" w:hAnsi="Times New Roman" w:cs="Times New Roman"/>
          <w:sz w:val="24"/>
          <w:szCs w:val="24"/>
          <w:lang w:eastAsia="ja-JP"/>
        </w:rPr>
        <w:t>)</w:t>
      </w:r>
      <w:r w:rsidR="00FA4651">
        <w:rPr>
          <w:rFonts w:ascii="Times New Roman" w:eastAsia="Yu Mincho" w:hAnsi="Times New Roman" w:cs="Times New Roman"/>
          <w:sz w:val="24"/>
          <w:szCs w:val="24"/>
          <w:lang w:eastAsia="ja-JP"/>
        </w:rPr>
        <w:t xml:space="preserve"> with original GTFS; </w:t>
      </w:r>
      <w:r w:rsidR="00FD1AFF">
        <w:rPr>
          <w:rFonts w:ascii="Times New Roman" w:eastAsia="Yu Mincho" w:hAnsi="Times New Roman" w:cs="Times New Roman"/>
          <w:sz w:val="24"/>
          <w:szCs w:val="24"/>
          <w:lang w:eastAsia="ja-JP"/>
        </w:rPr>
        <w:t xml:space="preserve">with APC-GTFS, </w:t>
      </w:r>
      <w:r w:rsidR="00FA4651">
        <w:rPr>
          <w:rFonts w:ascii="Times New Roman" w:eastAsia="Yu Mincho" w:hAnsi="Times New Roman" w:cs="Times New Roman"/>
          <w:sz w:val="24"/>
          <w:szCs w:val="24"/>
          <w:lang w:eastAsia="ja-JP"/>
        </w:rPr>
        <w:t>the DBL will save</w:t>
      </w:r>
      <w:r w:rsidR="00FD1AFF">
        <w:rPr>
          <w:rFonts w:ascii="Times New Roman" w:eastAsia="Yu Mincho" w:hAnsi="Times New Roman" w:cs="Times New Roman"/>
          <w:sz w:val="24"/>
          <w:szCs w:val="24"/>
          <w:lang w:eastAsia="ja-JP"/>
        </w:rPr>
        <w:t xml:space="preserve"> 1.72 minutes (</w:t>
      </w:r>
      <m:oMath>
        <m:r>
          <w:rPr>
            <w:rFonts w:ascii="Cambria Math" w:eastAsia="Yu Mincho" w:hAnsi="Cambria Math" w:cs="Times New Roman"/>
            <w:sz w:val="24"/>
            <w:szCs w:val="24"/>
            <w:lang w:eastAsia="ja-JP"/>
          </w:rPr>
          <m:t>σ=</m:t>
        </m:r>
      </m:oMath>
      <w:r w:rsidR="00FD1AFF">
        <w:rPr>
          <w:rFonts w:ascii="Times New Roman" w:eastAsia="Yu Mincho" w:hAnsi="Times New Roman" w:cs="Times New Roman"/>
          <w:sz w:val="24"/>
          <w:szCs w:val="24"/>
          <w:lang w:eastAsia="ja-JP"/>
        </w:rPr>
        <w:t xml:space="preserve"> 10.09 minutes)</w:t>
      </w:r>
      <w:r>
        <w:rPr>
          <w:rFonts w:ascii="Times New Roman" w:eastAsia="Yu Mincho" w:hAnsi="Times New Roman" w:cs="Times New Roman"/>
          <w:sz w:val="24"/>
          <w:szCs w:val="24"/>
          <w:lang w:eastAsia="ja-JP"/>
        </w:rPr>
        <w:t>. Therefore, although the average time savings is modest, the impacts are highly differentiated across stops.</w:t>
      </w:r>
    </w:p>
    <w:p w14:paraId="069A708A" w14:textId="7DF4F13B" w:rsidR="00491109" w:rsidRDefault="003E753A" w:rsidP="00491109">
      <w:pPr>
        <w:keepNext/>
        <w:spacing w:line="240" w:lineRule="auto"/>
        <w:jc w:val="center"/>
      </w:pPr>
      <w:r>
        <w:rPr>
          <w:noProof/>
        </w:rPr>
        <w:drawing>
          <wp:inline distT="0" distB="0" distL="0" distR="0" wp14:anchorId="38D75128" wp14:editId="277CA10A">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22"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2"/>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44862BBC" w:rsidR="004E1BBB" w:rsidRDefault="003E753A" w:rsidP="004E1BBB">
      <w:pPr>
        <w:keepNext/>
        <w:spacing w:line="240" w:lineRule="auto"/>
        <w:jc w:val="center"/>
      </w:pPr>
      <w:r>
        <w:rPr>
          <w:noProof/>
        </w:rPr>
        <w:lastRenderedPageBreak/>
        <w:drawing>
          <wp:inline distT="0" distB="0" distL="0" distR="0" wp14:anchorId="6A48AA88" wp14:editId="6FB5018D">
            <wp:extent cx="5486400" cy="548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5480050"/>
                    </a:xfrm>
                    <a:prstGeom prst="rect">
                      <a:avLst/>
                    </a:prstGeom>
                  </pic:spPr>
                </pic:pic>
              </a:graphicData>
            </a:graphic>
          </wp:inline>
        </w:drawing>
      </w:r>
    </w:p>
    <w:p w14:paraId="407E7210" w14:textId="63284D18" w:rsidR="004E1BBB" w:rsidRDefault="004E1BBB" w:rsidP="004E1BBB">
      <w:pPr>
        <w:pStyle w:val="Formula"/>
        <w:jc w:val="center"/>
      </w:pPr>
      <w:r>
        <w:t xml:space="preserve">Figure </w:t>
      </w:r>
      <w:fldSimple w:instr=" SEQ Figure \* ARABIC ">
        <w:r w:rsidR="009637FE">
          <w:rPr>
            <w:noProof/>
          </w:rPr>
          <w:t>13</w:t>
        </w:r>
      </w:fldSimple>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1B19ADFD"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and DBL-receiving transfers. By comparing the two measures, we investigated how DBL helps save time for the PT users.</w:t>
      </w:r>
    </w:p>
    <w:p w14:paraId="3C206F59" w14:textId="1EA4CE3B"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2015BC">
        <w:rPr>
          <w:rFonts w:ascii="Times New Roman" w:eastAsia="Yu Mincho" w:hAnsi="Times New Roman" w:cs="Times New Roman"/>
          <w:sz w:val="24"/>
          <w:szCs w:val="24"/>
          <w:lang w:eastAsia="ja-JP"/>
        </w:rPr>
        <w:t xml:space="preserve"> This conclusion hold</w:t>
      </w:r>
      <w:r w:rsidR="00D03901">
        <w:rPr>
          <w:rFonts w:ascii="Times New Roman" w:eastAsia="Yu Mincho" w:hAnsi="Times New Roman" w:cs="Times New Roman"/>
          <w:sz w:val="24"/>
          <w:szCs w:val="24"/>
          <w:lang w:eastAsia="ja-JP"/>
        </w:rPr>
        <w:t>s</w:t>
      </w:r>
      <w:r w:rsidR="002015BC">
        <w:rPr>
          <w:rFonts w:ascii="Times New Roman" w:eastAsia="Yu Mincho" w:hAnsi="Times New Roman" w:cs="Times New Roman"/>
          <w:sz w:val="24"/>
          <w:szCs w:val="24"/>
          <w:lang w:eastAsia="ja-JP"/>
        </w:rPr>
        <w:t xml:space="preserve"> true for both dataset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112E5CCD"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owever, the ATTP’s spatial and temporal pattern </w:t>
      </w:r>
      <w:r w:rsidR="00094071">
        <w:rPr>
          <w:rFonts w:ascii="Times New Roman" w:eastAsia="Yu Mincho" w:hAnsi="Times New Roman" w:cs="Times New Roman"/>
          <w:sz w:val="24"/>
          <w:szCs w:val="24"/>
          <w:lang w:eastAsia="ja-JP"/>
        </w:rPr>
        <w:t xml:space="preserve">with original </w:t>
      </w:r>
      <w:r w:rsidR="00577B40">
        <w:rPr>
          <w:rFonts w:ascii="Times New Roman" w:eastAsia="Yu Mincho" w:hAnsi="Times New Roman" w:cs="Times New Roman"/>
          <w:sz w:val="24"/>
          <w:szCs w:val="24"/>
          <w:lang w:eastAsia="ja-JP"/>
        </w:rPr>
        <w:t>GTFS</w:t>
      </w:r>
      <w:r w:rsidR="00094071">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w:t>
      </w:r>
      <w:r w:rsidR="00BA1C37">
        <w:rPr>
          <w:rFonts w:ascii="Times New Roman" w:eastAsia="Yu Mincho" w:hAnsi="Times New Roman" w:cs="Times New Roman"/>
          <w:sz w:val="24"/>
          <w:szCs w:val="24"/>
          <w:lang w:eastAsia="ja-JP"/>
        </w:rPr>
        <w:t>decrease</w:t>
      </w:r>
      <w:r>
        <w:rPr>
          <w:rFonts w:ascii="Times New Roman" w:eastAsia="Yu Mincho" w:hAnsi="Times New Roman" w:cs="Times New Roman"/>
          <w:sz w:val="24"/>
          <w:szCs w:val="24"/>
          <w:lang w:eastAsia="ja-JP"/>
        </w:rPr>
        <w:t xml:space="preserve"> for </w:t>
      </w:r>
      <w:r w:rsidR="00BA1C37">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DBL-generating and DBL-receiving transfers</w:t>
      </w:r>
      <w:r w:rsidR="002647CF">
        <w:rPr>
          <w:rFonts w:ascii="Times New Roman" w:eastAsia="Yu Mincho" w:hAnsi="Times New Roman" w:cs="Times New Roman"/>
          <w:sz w:val="24"/>
          <w:szCs w:val="24"/>
          <w:lang w:eastAsia="ja-JP"/>
        </w:rPr>
        <w:t>; APC-GTFS’s results also show similar patterns</w:t>
      </w:r>
      <w:r>
        <w:rPr>
          <w:rFonts w:ascii="Times New Roman" w:eastAsia="Yu Mincho" w:hAnsi="Times New Roman" w:cs="Times New Roman"/>
          <w:sz w:val="24"/>
          <w:szCs w:val="24"/>
          <w:lang w:eastAsia="ja-JP"/>
        </w:rPr>
        <w:t xml:space="preserve">. This </w:t>
      </w:r>
      <w:r w:rsidR="00FE6A32">
        <w:rPr>
          <w:rFonts w:ascii="Times New Roman" w:eastAsia="Yu Mincho" w:hAnsi="Times New Roman" w:cs="Times New Roman"/>
          <w:sz w:val="24"/>
          <w:szCs w:val="24"/>
          <w:lang w:eastAsia="ja-JP"/>
        </w:rPr>
        <w:t>moreover</w:t>
      </w:r>
      <w:r>
        <w:rPr>
          <w:rFonts w:ascii="Times New Roman" w:eastAsia="Yu Mincho" w:hAnsi="Times New Roman" w:cs="Times New Roman"/>
          <w:sz w:val="24"/>
          <w:szCs w:val="24"/>
          <w:lang w:eastAsia="ja-JP"/>
        </w:rPr>
        <w:t xml:space="preserve">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lso, since DBL-generating transfers benefit from both less desynchronization and less delay, they save more time than the average; since desynchronization increases for DBL-receiving transfers, they still </w:t>
      </w:r>
      <w:r w:rsidR="00AD00BA">
        <w:rPr>
          <w:rFonts w:ascii="Times New Roman" w:eastAsia="Yu Mincho" w:hAnsi="Times New Roman" w:cs="Times New Roman"/>
          <w:sz w:val="24"/>
          <w:szCs w:val="24"/>
          <w:lang w:eastAsia="ja-JP"/>
        </w:rPr>
        <w:t xml:space="preserve">generally </w:t>
      </w:r>
      <w:r>
        <w:rPr>
          <w:rFonts w:ascii="Times New Roman" w:eastAsia="Yu Mincho" w:hAnsi="Times New Roman" w:cs="Times New Roman"/>
          <w:sz w:val="24"/>
          <w:szCs w:val="24"/>
          <w:lang w:eastAsia="ja-JP"/>
        </w:rPr>
        <w:t>save</w:t>
      </w:r>
      <w:r w:rsidR="00E35607">
        <w:rPr>
          <w:rFonts w:ascii="Times New Roman" w:eastAsia="Yu Mincho" w:hAnsi="Times New Roman" w:cs="Times New Roman"/>
          <w:sz w:val="24"/>
          <w:szCs w:val="24"/>
          <w:lang w:eastAsia="ja-JP"/>
        </w:rPr>
        <w:t xml:space="preserve"> time but less than the average.</w:t>
      </w:r>
    </w:p>
    <w:p w14:paraId="45B738B3" w14:textId="5471B325" w:rsidR="00491109" w:rsidRDefault="00127732" w:rsidP="001C7D73">
      <w:pPr>
        <w:spacing w:line="240" w:lineRule="auto"/>
        <w:jc w:val="center"/>
      </w:pPr>
      <w:r>
        <w:rPr>
          <w:noProof/>
        </w:rPr>
        <w:drawing>
          <wp:inline distT="0" distB="0" distL="0" distR="0" wp14:anchorId="28F274AD" wp14:editId="6B30C6AD">
            <wp:extent cx="5486400" cy="40157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4015740"/>
                    </a:xfrm>
                    <a:prstGeom prst="rect">
                      <a:avLst/>
                    </a:prstGeom>
                  </pic:spPr>
                </pic:pic>
              </a:graphicData>
            </a:graphic>
          </wp:inline>
        </w:drawing>
      </w:r>
    </w:p>
    <w:p w14:paraId="2107094A" w14:textId="47BDEDA7" w:rsidR="00491109" w:rsidRPr="00B257BE" w:rsidRDefault="00491109" w:rsidP="00491109">
      <w:pPr>
        <w:spacing w:line="240" w:lineRule="auto"/>
        <w:jc w:val="center"/>
        <w:rPr>
          <w:rFonts w:ascii="Times New Roman" w:hAnsi="Times New Roman" w:cs="Times New Roman"/>
          <w:sz w:val="24"/>
          <w:szCs w:val="24"/>
        </w:rPr>
      </w:pPr>
      <w:bookmarkStart w:id="23"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23"/>
      <w:r>
        <w:rPr>
          <w:rFonts w:ascii="Times New Roman" w:eastAsia="Yu Mincho" w:hAnsi="Times New Roman" w:cs="Times New Roman"/>
          <w:sz w:val="24"/>
          <w:szCs w:val="24"/>
          <w:lang w:eastAsia="ja-JP"/>
        </w:rPr>
        <w:t xml:space="preserve"> Temporal pattern of simulated changes in TR after implementing a dedicated bus lane</w:t>
      </w:r>
      <w:r w:rsidR="00E21BE6">
        <w:rPr>
          <w:rFonts w:ascii="Times New Roman" w:eastAsia="Yu Mincho" w:hAnsi="Times New Roman" w:cs="Times New Roman"/>
          <w:sz w:val="24"/>
          <w:szCs w:val="24"/>
          <w:lang w:eastAsia="ja-JP"/>
        </w:rPr>
        <w:t xml:space="preserve"> with original GTFS (up) and APC-GTFS</w:t>
      </w:r>
      <w:r>
        <w:rPr>
          <w:rFonts w:ascii="Times New Roman" w:eastAsia="Yu Mincho" w:hAnsi="Times New Roman" w:cs="Times New Roman"/>
          <w:sz w:val="24"/>
          <w:szCs w:val="24"/>
          <w:lang w:eastAsia="ja-JP"/>
        </w:rPr>
        <w:t xml:space="preserve"> </w:t>
      </w:r>
      <w:r w:rsidR="00E21BE6">
        <w:rPr>
          <w:rFonts w:ascii="Times New Roman" w:eastAsia="Yu Mincho" w:hAnsi="Times New Roman" w:cs="Times New Roman"/>
          <w:sz w:val="24"/>
          <w:szCs w:val="24"/>
          <w:lang w:eastAsia="ja-JP"/>
        </w:rPr>
        <w:t xml:space="preserve">(down) </w:t>
      </w:r>
      <w:r>
        <w:rPr>
          <w:rFonts w:ascii="Times New Roman" w:eastAsia="Yu Mincho" w:hAnsi="Times New Roman" w:cs="Times New Roman"/>
          <w:sz w:val="24"/>
          <w:szCs w:val="24"/>
          <w:lang w:eastAsia="ja-JP"/>
        </w:rPr>
        <w:t>(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7CB1BCDB" w:rsidR="00491109" w:rsidRDefault="00491109" w:rsidP="00491109">
      <w:pPr>
        <w:spacing w:line="240" w:lineRule="auto"/>
        <w:jc w:val="center"/>
        <w:rPr>
          <w:rFonts w:ascii="Times New Roman" w:eastAsia="Yu Mincho" w:hAnsi="Times New Roman" w:cs="Times New Roman"/>
          <w:sz w:val="24"/>
          <w:szCs w:val="24"/>
          <w:lang w:eastAsia="ja-JP"/>
        </w:rPr>
      </w:pPr>
    </w:p>
    <w:p w14:paraId="4B99A092" w14:textId="2BED1C86" w:rsidR="001716DE" w:rsidRDefault="00127732" w:rsidP="00491109">
      <w:pPr>
        <w:spacing w:line="240" w:lineRule="auto"/>
        <w:jc w:val="center"/>
        <w:rPr>
          <w:rFonts w:ascii="Times New Roman" w:eastAsia="Yu Mincho" w:hAnsi="Times New Roman" w:cs="Times New Roman"/>
          <w:sz w:val="24"/>
          <w:szCs w:val="24"/>
          <w:lang w:eastAsia="ja-JP"/>
        </w:rPr>
      </w:pPr>
      <w:r>
        <w:rPr>
          <w:noProof/>
        </w:rPr>
        <w:drawing>
          <wp:inline distT="0" distB="0" distL="0" distR="0" wp14:anchorId="426BFC3F" wp14:editId="6E8D9734">
            <wp:extent cx="5486400" cy="46589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4658995"/>
                    </a:xfrm>
                    <a:prstGeom prst="rect">
                      <a:avLst/>
                    </a:prstGeom>
                  </pic:spPr>
                </pic:pic>
              </a:graphicData>
            </a:graphic>
          </wp:inline>
        </w:drawing>
      </w:r>
    </w:p>
    <w:p w14:paraId="4BD63CB6" w14:textId="23EB3D78" w:rsidR="00491109" w:rsidRDefault="00491109" w:rsidP="00491109">
      <w:pPr>
        <w:spacing w:line="240" w:lineRule="auto"/>
        <w:jc w:val="center"/>
        <w:rPr>
          <w:rFonts w:ascii="Times New Roman" w:eastAsia="Yu Mincho" w:hAnsi="Times New Roman" w:cs="Times New Roman"/>
          <w:sz w:val="24"/>
          <w:szCs w:val="24"/>
          <w:lang w:eastAsia="ja-JP"/>
        </w:rPr>
      </w:pPr>
      <w:bookmarkStart w:id="24"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24"/>
      <w:r>
        <w:rPr>
          <w:rFonts w:ascii="Times New Roman" w:eastAsia="Yu Mincho" w:hAnsi="Times New Roman" w:cs="Times New Roman"/>
          <w:sz w:val="24"/>
          <w:szCs w:val="24"/>
          <w:lang w:eastAsia="ja-JP"/>
        </w:rPr>
        <w:t xml:space="preserve"> Temporal pattern of simulated changes in ATTP after implementing a dedicated bus lane</w:t>
      </w:r>
      <w:r w:rsidR="00AB596C" w:rsidRPr="00AB596C">
        <w:rPr>
          <w:rFonts w:ascii="Times New Roman" w:eastAsia="Yu Mincho" w:hAnsi="Times New Roman" w:cs="Times New Roman"/>
          <w:sz w:val="24"/>
          <w:szCs w:val="24"/>
          <w:lang w:eastAsia="ja-JP"/>
        </w:rPr>
        <w:t xml:space="preserve"> </w:t>
      </w:r>
      <w:r w:rsidR="00AB596C">
        <w:rPr>
          <w:rFonts w:ascii="Times New Roman" w:eastAsia="Yu Mincho" w:hAnsi="Times New Roman" w:cs="Times New Roman"/>
          <w:sz w:val="24"/>
          <w:szCs w:val="24"/>
          <w:lang w:eastAsia="ja-JP"/>
        </w:rPr>
        <w:t xml:space="preserve">with original GTFS (up) and APC-GTFS (down) </w:t>
      </w:r>
      <w:r>
        <w:rPr>
          <w:rFonts w:ascii="Times New Roman" w:eastAsia="Yu Mincho" w:hAnsi="Times New Roman" w:cs="Times New Roman"/>
          <w:sz w:val="24"/>
          <w:szCs w:val="24"/>
          <w:lang w:eastAsia="ja-JP"/>
        </w:rPr>
        <w:t xml:space="preserve"> (gaps correspond to missing data)</w:t>
      </w:r>
    </w:p>
    <w:p w14:paraId="6F658D4F" w14:textId="04AC43A8"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 xml:space="preserve">Although DBL only improves certain transfers’ TR performance, it will universally reduce transit system users’ total transfer time by systematically lessening the receiving buses’ delay. </w:t>
      </w:r>
      <w:r w:rsidR="00A80A34">
        <w:rPr>
          <w:rFonts w:ascii="Times New Roman" w:eastAsia="Yu Mincho" w:hAnsi="Times New Roman" w:cs="Times New Roman"/>
          <w:sz w:val="24"/>
          <w:szCs w:val="24"/>
          <w:lang w:eastAsia="ja-JP"/>
        </w:rPr>
        <w:t>More generally</w:t>
      </w:r>
      <w:r w:rsidR="001C3C4B">
        <w:rPr>
          <w:rFonts w:ascii="Times New Roman" w:eastAsia="Yu Mincho" w:hAnsi="Times New Roman" w:cs="Times New Roman"/>
          <w:sz w:val="24"/>
          <w:szCs w:val="24"/>
          <w:lang w:eastAsia="ja-JP"/>
        </w:rPr>
        <w:t>,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w:t>
      </w:r>
      <w:r w:rsidR="0088112B">
        <w:rPr>
          <w:rFonts w:ascii="Times New Roman" w:eastAsia="Yu Mincho" w:hAnsi="Times New Roman" w:cs="Times New Roman"/>
          <w:sz w:val="24"/>
          <w:szCs w:val="24"/>
          <w:lang w:eastAsia="ja-JP"/>
        </w:rPr>
        <w:t>also shows that even if just a single route</w:t>
      </w:r>
      <w:r w:rsidR="009D6E9B">
        <w:rPr>
          <w:rFonts w:ascii="Times New Roman" w:eastAsia="Yu Mincho" w:hAnsi="Times New Roman" w:cs="Times New Roman"/>
          <w:sz w:val="24"/>
          <w:szCs w:val="24"/>
          <w:lang w:eastAsia="ja-JP"/>
        </w:rPr>
        <w:t xml:space="preserve">, instead of the whole system, delay control can be </w:t>
      </w:r>
      <w:r w:rsidR="00C26D1F">
        <w:rPr>
          <w:rFonts w:ascii="Times New Roman" w:eastAsia="Yu Mincho" w:hAnsi="Times New Roman" w:cs="Times New Roman"/>
          <w:sz w:val="24"/>
          <w:szCs w:val="24"/>
          <w:lang w:eastAsia="ja-JP"/>
        </w:rPr>
        <w:t>effective</w:t>
      </w:r>
      <w:r w:rsidR="009D6E9B">
        <w:rPr>
          <w:rFonts w:ascii="Times New Roman" w:eastAsia="Yu Mincho" w:hAnsi="Times New Roman" w:cs="Times New Roman"/>
          <w:sz w:val="24"/>
          <w:szCs w:val="24"/>
          <w:lang w:eastAsia="ja-JP"/>
        </w:rPr>
        <w:t xml:space="preserve">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0CEAC30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5"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w:t>
      </w:r>
      <w:r w:rsidR="00444A8E">
        <w:rPr>
          <w:rFonts w:ascii="Times New Roman" w:eastAsia="Yu Mincho" w:hAnsi="Times New Roman" w:cs="Times New Roman"/>
          <w:sz w:val="24"/>
          <w:szCs w:val="24"/>
          <w:lang w:eastAsia="ja-JP"/>
        </w:rPr>
        <w:t>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The spatial and temporal analysis show similar pattern like overall traffic and PT 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that it is possible to underestimate two indexes 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03361AEE"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5"/>
      <w:r>
        <w:rPr>
          <w:rFonts w:ascii="Times New Roman" w:eastAsia="Yu Mincho" w:hAnsi="Times New Roman" w:cs="Times New Roman"/>
          <w:sz w:val="24"/>
          <w:szCs w:val="24"/>
          <w:lang w:eastAsia="ja-JP"/>
        </w:rPr>
        <w:t>ure direction of the transfer studies can also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w:t>
      </w:r>
      <w:r w:rsidRPr="009A3634">
        <w:rPr>
          <w:rFonts w:ascii="Times New Roman" w:hAnsi="Times New Roman" w:cs="Times New Roman"/>
          <w:noProof/>
          <w:sz w:val="24"/>
          <w:szCs w:val="24"/>
        </w:rPr>
        <w:lastRenderedPageBreak/>
        <w:t xml:space="preserve">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1E161D" w:rsidRDefault="001E161D"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E161D" w:rsidRDefault="001E161D" w:rsidP="001A19D6">
      <w:pPr>
        <w:pStyle w:val="CommentText"/>
      </w:pPr>
    </w:p>
    <w:p w14:paraId="653D4748" w14:textId="77777777" w:rsidR="001E161D" w:rsidRDefault="001E161D"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1E161D" w:rsidRDefault="001E161D" w:rsidP="001A19D6">
      <w:pPr>
        <w:pStyle w:val="CommentText"/>
      </w:pPr>
    </w:p>
    <w:p w14:paraId="005376B5" w14:textId="595E0AE8" w:rsidR="001E161D" w:rsidRDefault="001E161D"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r>
        <w:t>”.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E161D" w:rsidRDefault="001E161D" w:rsidP="001A19D6">
      <w:pPr>
        <w:pStyle w:val="CommentText"/>
      </w:pPr>
    </w:p>
    <w:p w14:paraId="79699326" w14:textId="4B1B4E0A" w:rsidR="001E161D" w:rsidRDefault="001E161D" w:rsidP="001A19D6">
      <w:pPr>
        <w:pStyle w:val="CommentText"/>
      </w:pPr>
      <w:r>
        <w:t>Are “find/found”, “investigate/investigated”, and other “action” verb also included in this genre?</w:t>
      </w:r>
    </w:p>
    <w:p w14:paraId="28EBBC45" w14:textId="76A268BF" w:rsidR="001E161D" w:rsidRDefault="001E161D">
      <w:pPr>
        <w:pStyle w:val="CommentText"/>
      </w:pPr>
    </w:p>
    <w:p w14:paraId="4F9964BE" w14:textId="718DBD1B" w:rsidR="001E161D" w:rsidRDefault="001E161D">
      <w:pPr>
        <w:pStyle w:val="CommentText"/>
      </w:pPr>
      <w:r>
        <w:t xml:space="preserve">One of my source: </w:t>
      </w:r>
      <w:hyperlink r:id="rId1" w:history="1">
        <w:r>
          <w:rPr>
            <w:rStyle w:val="Hyperlink"/>
          </w:rPr>
          <w:t>https://www.theclassroom.com/apa-style-recommend-using-present-tense-2072.html</w:t>
        </w:r>
      </w:hyperlink>
    </w:p>
    <w:p w14:paraId="659CAF17" w14:textId="46F5EFFA" w:rsidR="001E161D" w:rsidRDefault="001E161D">
      <w:pPr>
        <w:pStyle w:val="CommentText"/>
      </w:pPr>
    </w:p>
    <w:p w14:paraId="640435DD" w14:textId="77777777" w:rsidR="001E161D" w:rsidRDefault="001E161D">
      <w:pPr>
        <w:pStyle w:val="CommentText"/>
      </w:pPr>
    </w:p>
  </w:comment>
  <w:comment w:id="1" w:author="Liu, Luyu" w:date="2019-09-16T17:48:00Z" w:initials="LL">
    <w:p w14:paraId="10935CA5" w14:textId="3E5334EE" w:rsidR="001E161D" w:rsidRDefault="001E161D">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1E161D" w:rsidRDefault="001E161D">
      <w:pPr>
        <w:pStyle w:val="CommentText"/>
      </w:pPr>
      <w:r>
        <w:rPr>
          <w:rStyle w:val="CommentReference"/>
        </w:rPr>
        <w:annotationRef/>
      </w:r>
      <w:r>
        <w:t>This one is extra good. I think I will keep it.</w:t>
      </w:r>
    </w:p>
  </w:comment>
  <w:comment w:id="7" w:author="Luyu Liu" w:date="2019-09-14T15:17:00Z" w:initials="LL">
    <w:p w14:paraId="7A2479EF" w14:textId="3006875C" w:rsidR="001E161D" w:rsidRDefault="001E161D">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58D316" w14:textId="77777777" w:rsidR="009E12F4" w:rsidRDefault="009E12F4" w:rsidP="00491109">
      <w:pPr>
        <w:spacing w:after="0" w:line="240" w:lineRule="auto"/>
      </w:pPr>
      <w:r>
        <w:separator/>
      </w:r>
    </w:p>
  </w:endnote>
  <w:endnote w:type="continuationSeparator" w:id="0">
    <w:p w14:paraId="4ACB130B" w14:textId="77777777" w:rsidR="009E12F4" w:rsidRDefault="009E12F4"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E18F69" w14:textId="77777777" w:rsidR="009E12F4" w:rsidRDefault="009E12F4" w:rsidP="00491109">
      <w:pPr>
        <w:spacing w:after="0" w:line="240" w:lineRule="auto"/>
      </w:pPr>
      <w:r>
        <w:separator/>
      </w:r>
    </w:p>
  </w:footnote>
  <w:footnote w:type="continuationSeparator" w:id="0">
    <w:p w14:paraId="23D78C47" w14:textId="77777777" w:rsidR="009E12F4" w:rsidRDefault="009E12F4" w:rsidP="00491109">
      <w:pPr>
        <w:spacing w:after="0" w:line="240" w:lineRule="auto"/>
      </w:pPr>
      <w:r>
        <w:continuationSeparator/>
      </w:r>
    </w:p>
  </w:footnote>
  <w:footnote w:id="1">
    <w:p w14:paraId="221015B9" w14:textId="77777777" w:rsidR="001E161D" w:rsidRDefault="001E161D" w:rsidP="00491109">
      <w:pPr>
        <w:pStyle w:val="Footer"/>
        <w:rPr>
          <w:sz w:val="18"/>
        </w:rPr>
      </w:pPr>
      <w:r w:rsidRPr="00CE0389">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1E161D" w:rsidRDefault="001E161D"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0504"/>
    <w:rsid w:val="000432C2"/>
    <w:rsid w:val="000432D6"/>
    <w:rsid w:val="00044234"/>
    <w:rsid w:val="00044528"/>
    <w:rsid w:val="00051663"/>
    <w:rsid w:val="00054CF9"/>
    <w:rsid w:val="0005679C"/>
    <w:rsid w:val="00060006"/>
    <w:rsid w:val="00060139"/>
    <w:rsid w:val="00066878"/>
    <w:rsid w:val="00073D1F"/>
    <w:rsid w:val="000829EC"/>
    <w:rsid w:val="00083253"/>
    <w:rsid w:val="00090499"/>
    <w:rsid w:val="00094071"/>
    <w:rsid w:val="0009498F"/>
    <w:rsid w:val="000A1251"/>
    <w:rsid w:val="000A3416"/>
    <w:rsid w:val="000A7901"/>
    <w:rsid w:val="000B4311"/>
    <w:rsid w:val="000B5297"/>
    <w:rsid w:val="000D1429"/>
    <w:rsid w:val="000E31F0"/>
    <w:rsid w:val="000F2F58"/>
    <w:rsid w:val="000F6EE0"/>
    <w:rsid w:val="000F75F6"/>
    <w:rsid w:val="00102C46"/>
    <w:rsid w:val="00106441"/>
    <w:rsid w:val="00110835"/>
    <w:rsid w:val="00111A7C"/>
    <w:rsid w:val="00122804"/>
    <w:rsid w:val="00127732"/>
    <w:rsid w:val="00137203"/>
    <w:rsid w:val="001402EB"/>
    <w:rsid w:val="00140349"/>
    <w:rsid w:val="0014344D"/>
    <w:rsid w:val="001460DE"/>
    <w:rsid w:val="00147139"/>
    <w:rsid w:val="00147B9C"/>
    <w:rsid w:val="00153F55"/>
    <w:rsid w:val="0016016F"/>
    <w:rsid w:val="00162E19"/>
    <w:rsid w:val="00165261"/>
    <w:rsid w:val="001716DE"/>
    <w:rsid w:val="00171F17"/>
    <w:rsid w:val="00177107"/>
    <w:rsid w:val="00180A03"/>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271A"/>
    <w:rsid w:val="001D50EA"/>
    <w:rsid w:val="001D6B08"/>
    <w:rsid w:val="001E161D"/>
    <w:rsid w:val="001E2934"/>
    <w:rsid w:val="001F369C"/>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647CF"/>
    <w:rsid w:val="00271F0F"/>
    <w:rsid w:val="0027552E"/>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B0CDB"/>
    <w:rsid w:val="003C700A"/>
    <w:rsid w:val="003D2880"/>
    <w:rsid w:val="003D536A"/>
    <w:rsid w:val="003D68E2"/>
    <w:rsid w:val="003E4675"/>
    <w:rsid w:val="003E69FA"/>
    <w:rsid w:val="003E753A"/>
    <w:rsid w:val="003F507F"/>
    <w:rsid w:val="003F5491"/>
    <w:rsid w:val="003F636D"/>
    <w:rsid w:val="003F7E66"/>
    <w:rsid w:val="00400C99"/>
    <w:rsid w:val="00416912"/>
    <w:rsid w:val="00417FB8"/>
    <w:rsid w:val="004204CE"/>
    <w:rsid w:val="00430E2C"/>
    <w:rsid w:val="00431424"/>
    <w:rsid w:val="00432862"/>
    <w:rsid w:val="004336CD"/>
    <w:rsid w:val="00444A8E"/>
    <w:rsid w:val="0044586E"/>
    <w:rsid w:val="004521CF"/>
    <w:rsid w:val="00452363"/>
    <w:rsid w:val="0045276C"/>
    <w:rsid w:val="0045294D"/>
    <w:rsid w:val="0046248B"/>
    <w:rsid w:val="004652DA"/>
    <w:rsid w:val="00472A88"/>
    <w:rsid w:val="00473EB9"/>
    <w:rsid w:val="00477FBA"/>
    <w:rsid w:val="00480DB5"/>
    <w:rsid w:val="0048485F"/>
    <w:rsid w:val="00491109"/>
    <w:rsid w:val="00497227"/>
    <w:rsid w:val="004A69BE"/>
    <w:rsid w:val="004A6BDB"/>
    <w:rsid w:val="004B128D"/>
    <w:rsid w:val="004B5818"/>
    <w:rsid w:val="004B5947"/>
    <w:rsid w:val="004C0F86"/>
    <w:rsid w:val="004C3C43"/>
    <w:rsid w:val="004C5541"/>
    <w:rsid w:val="004C6E4E"/>
    <w:rsid w:val="004C7134"/>
    <w:rsid w:val="004D436F"/>
    <w:rsid w:val="004E1BBB"/>
    <w:rsid w:val="004E216B"/>
    <w:rsid w:val="004E29CA"/>
    <w:rsid w:val="004E5439"/>
    <w:rsid w:val="004F597B"/>
    <w:rsid w:val="004F7277"/>
    <w:rsid w:val="005001C6"/>
    <w:rsid w:val="0050213F"/>
    <w:rsid w:val="005060E0"/>
    <w:rsid w:val="005065B2"/>
    <w:rsid w:val="00511CC7"/>
    <w:rsid w:val="00513250"/>
    <w:rsid w:val="0051744E"/>
    <w:rsid w:val="00521DBD"/>
    <w:rsid w:val="00537810"/>
    <w:rsid w:val="00542F21"/>
    <w:rsid w:val="00544F9C"/>
    <w:rsid w:val="00547D24"/>
    <w:rsid w:val="00551745"/>
    <w:rsid w:val="005566A1"/>
    <w:rsid w:val="005612B6"/>
    <w:rsid w:val="00573633"/>
    <w:rsid w:val="00576480"/>
    <w:rsid w:val="00577B40"/>
    <w:rsid w:val="005904FB"/>
    <w:rsid w:val="00591EC6"/>
    <w:rsid w:val="00596D0C"/>
    <w:rsid w:val="005A008E"/>
    <w:rsid w:val="005A0B05"/>
    <w:rsid w:val="005A3D83"/>
    <w:rsid w:val="005B44A0"/>
    <w:rsid w:val="005B5EC7"/>
    <w:rsid w:val="005C10C1"/>
    <w:rsid w:val="005C247B"/>
    <w:rsid w:val="005D5F09"/>
    <w:rsid w:val="005D716C"/>
    <w:rsid w:val="005E2458"/>
    <w:rsid w:val="005E4C90"/>
    <w:rsid w:val="005E55E3"/>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644"/>
    <w:rsid w:val="006A5BD9"/>
    <w:rsid w:val="006A61BB"/>
    <w:rsid w:val="006B6338"/>
    <w:rsid w:val="006B7A0F"/>
    <w:rsid w:val="006D15F2"/>
    <w:rsid w:val="006E55F8"/>
    <w:rsid w:val="006E7486"/>
    <w:rsid w:val="006F4087"/>
    <w:rsid w:val="006F722C"/>
    <w:rsid w:val="007009F8"/>
    <w:rsid w:val="0070254D"/>
    <w:rsid w:val="00713465"/>
    <w:rsid w:val="00713AF0"/>
    <w:rsid w:val="00722546"/>
    <w:rsid w:val="00725C1C"/>
    <w:rsid w:val="007418B7"/>
    <w:rsid w:val="007450D9"/>
    <w:rsid w:val="00760E1D"/>
    <w:rsid w:val="00762DC7"/>
    <w:rsid w:val="007712B2"/>
    <w:rsid w:val="007717B7"/>
    <w:rsid w:val="007746D5"/>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1DA"/>
    <w:rsid w:val="008144BF"/>
    <w:rsid w:val="008174DB"/>
    <w:rsid w:val="008243D9"/>
    <w:rsid w:val="00825B5C"/>
    <w:rsid w:val="008345E7"/>
    <w:rsid w:val="00835A97"/>
    <w:rsid w:val="00841013"/>
    <w:rsid w:val="00844950"/>
    <w:rsid w:val="008570B5"/>
    <w:rsid w:val="00862190"/>
    <w:rsid w:val="00866338"/>
    <w:rsid w:val="0088112B"/>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796D"/>
    <w:rsid w:val="00901341"/>
    <w:rsid w:val="0090604C"/>
    <w:rsid w:val="00907E90"/>
    <w:rsid w:val="0093017D"/>
    <w:rsid w:val="009316ED"/>
    <w:rsid w:val="0093588A"/>
    <w:rsid w:val="0094217E"/>
    <w:rsid w:val="00944153"/>
    <w:rsid w:val="00955A21"/>
    <w:rsid w:val="009568F2"/>
    <w:rsid w:val="009578C7"/>
    <w:rsid w:val="009637FE"/>
    <w:rsid w:val="0096524C"/>
    <w:rsid w:val="00967995"/>
    <w:rsid w:val="009703A5"/>
    <w:rsid w:val="00984453"/>
    <w:rsid w:val="009946DE"/>
    <w:rsid w:val="009A3634"/>
    <w:rsid w:val="009A4F28"/>
    <w:rsid w:val="009A5FBF"/>
    <w:rsid w:val="009C05A6"/>
    <w:rsid w:val="009C1B71"/>
    <w:rsid w:val="009C26A6"/>
    <w:rsid w:val="009C4200"/>
    <w:rsid w:val="009D104A"/>
    <w:rsid w:val="009D2E59"/>
    <w:rsid w:val="009D5AFF"/>
    <w:rsid w:val="009D6E9B"/>
    <w:rsid w:val="009D718A"/>
    <w:rsid w:val="009E0D57"/>
    <w:rsid w:val="009E12F4"/>
    <w:rsid w:val="009E1647"/>
    <w:rsid w:val="009E2C4A"/>
    <w:rsid w:val="009E2D3B"/>
    <w:rsid w:val="009F3635"/>
    <w:rsid w:val="009F461C"/>
    <w:rsid w:val="00A02956"/>
    <w:rsid w:val="00A07C9B"/>
    <w:rsid w:val="00A1480C"/>
    <w:rsid w:val="00A15661"/>
    <w:rsid w:val="00A156CF"/>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B22"/>
    <w:rsid w:val="00AA6E76"/>
    <w:rsid w:val="00AB06B7"/>
    <w:rsid w:val="00AB36DC"/>
    <w:rsid w:val="00AB3E44"/>
    <w:rsid w:val="00AB596C"/>
    <w:rsid w:val="00AC1265"/>
    <w:rsid w:val="00AC57AE"/>
    <w:rsid w:val="00AC5CC1"/>
    <w:rsid w:val="00AD00BA"/>
    <w:rsid w:val="00AD4EC7"/>
    <w:rsid w:val="00AD59F3"/>
    <w:rsid w:val="00AD66C6"/>
    <w:rsid w:val="00AE271D"/>
    <w:rsid w:val="00AE6DCC"/>
    <w:rsid w:val="00AF1CCE"/>
    <w:rsid w:val="00AF2754"/>
    <w:rsid w:val="00AF3919"/>
    <w:rsid w:val="00B01FE7"/>
    <w:rsid w:val="00B05DA5"/>
    <w:rsid w:val="00B10836"/>
    <w:rsid w:val="00B1197D"/>
    <w:rsid w:val="00B132C5"/>
    <w:rsid w:val="00B169B7"/>
    <w:rsid w:val="00B2329C"/>
    <w:rsid w:val="00B257BE"/>
    <w:rsid w:val="00B31BB6"/>
    <w:rsid w:val="00B427F1"/>
    <w:rsid w:val="00B53162"/>
    <w:rsid w:val="00B53413"/>
    <w:rsid w:val="00B60398"/>
    <w:rsid w:val="00B66BD0"/>
    <w:rsid w:val="00B74C48"/>
    <w:rsid w:val="00B76F29"/>
    <w:rsid w:val="00B86D99"/>
    <w:rsid w:val="00B91863"/>
    <w:rsid w:val="00B95DD2"/>
    <w:rsid w:val="00BA1744"/>
    <w:rsid w:val="00BA1C37"/>
    <w:rsid w:val="00BA7F8C"/>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7E21"/>
    <w:rsid w:val="00C2365A"/>
    <w:rsid w:val="00C26D1F"/>
    <w:rsid w:val="00C27EF1"/>
    <w:rsid w:val="00C3043C"/>
    <w:rsid w:val="00C344B6"/>
    <w:rsid w:val="00C34D92"/>
    <w:rsid w:val="00C41A20"/>
    <w:rsid w:val="00C43F58"/>
    <w:rsid w:val="00C442D5"/>
    <w:rsid w:val="00C44A32"/>
    <w:rsid w:val="00C45CD0"/>
    <w:rsid w:val="00C50311"/>
    <w:rsid w:val="00C5103D"/>
    <w:rsid w:val="00C533F3"/>
    <w:rsid w:val="00C53F98"/>
    <w:rsid w:val="00C56CA3"/>
    <w:rsid w:val="00C56F89"/>
    <w:rsid w:val="00C611DB"/>
    <w:rsid w:val="00C6452A"/>
    <w:rsid w:val="00C71854"/>
    <w:rsid w:val="00C72906"/>
    <w:rsid w:val="00C77847"/>
    <w:rsid w:val="00C8090A"/>
    <w:rsid w:val="00C80DB3"/>
    <w:rsid w:val="00C91A63"/>
    <w:rsid w:val="00C9225F"/>
    <w:rsid w:val="00C96D68"/>
    <w:rsid w:val="00CA1941"/>
    <w:rsid w:val="00CA7A07"/>
    <w:rsid w:val="00CB0BBA"/>
    <w:rsid w:val="00CB5BB1"/>
    <w:rsid w:val="00CC4CB4"/>
    <w:rsid w:val="00CC6315"/>
    <w:rsid w:val="00CC63AF"/>
    <w:rsid w:val="00CC63C1"/>
    <w:rsid w:val="00CD0A08"/>
    <w:rsid w:val="00CD172D"/>
    <w:rsid w:val="00CE0389"/>
    <w:rsid w:val="00CE1D23"/>
    <w:rsid w:val="00CE4ABD"/>
    <w:rsid w:val="00CE623C"/>
    <w:rsid w:val="00CF0043"/>
    <w:rsid w:val="00CF2F0F"/>
    <w:rsid w:val="00D0093D"/>
    <w:rsid w:val="00D0135A"/>
    <w:rsid w:val="00D03901"/>
    <w:rsid w:val="00D0472F"/>
    <w:rsid w:val="00D07DA3"/>
    <w:rsid w:val="00D13DF5"/>
    <w:rsid w:val="00D14C3D"/>
    <w:rsid w:val="00D22F0D"/>
    <w:rsid w:val="00D261DA"/>
    <w:rsid w:val="00D30E67"/>
    <w:rsid w:val="00D44295"/>
    <w:rsid w:val="00D44B0A"/>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7A4C"/>
    <w:rsid w:val="00E30BF7"/>
    <w:rsid w:val="00E35607"/>
    <w:rsid w:val="00E402D3"/>
    <w:rsid w:val="00E419B3"/>
    <w:rsid w:val="00E47677"/>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145D6"/>
    <w:rsid w:val="00F15D4C"/>
    <w:rsid w:val="00F17C4A"/>
    <w:rsid w:val="00F2122B"/>
    <w:rsid w:val="00F23C3E"/>
    <w:rsid w:val="00F24C26"/>
    <w:rsid w:val="00F32C97"/>
    <w:rsid w:val="00F37AE6"/>
    <w:rsid w:val="00F440AF"/>
    <w:rsid w:val="00F46FDC"/>
    <w:rsid w:val="00F510D6"/>
    <w:rsid w:val="00F5671C"/>
    <w:rsid w:val="00F63977"/>
    <w:rsid w:val="00F657CD"/>
    <w:rsid w:val="00F719D0"/>
    <w:rsid w:val="00F7253F"/>
    <w:rsid w:val="00F745EE"/>
    <w:rsid w:val="00F75DE6"/>
    <w:rsid w:val="00F76B38"/>
    <w:rsid w:val="00F813BD"/>
    <w:rsid w:val="00F851B8"/>
    <w:rsid w:val="00F91B00"/>
    <w:rsid w:val="00F956B8"/>
    <w:rsid w:val="00FA4651"/>
    <w:rsid w:val="00FB6085"/>
    <w:rsid w:val="00FB680F"/>
    <w:rsid w:val="00FC0581"/>
    <w:rsid w:val="00FC445C"/>
    <w:rsid w:val="00FD1AFF"/>
    <w:rsid w:val="00FD368C"/>
    <w:rsid w:val="00FE182C"/>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59F61-2D8D-4D54-8FCF-4C922E05A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14</TotalTime>
  <Pages>29</Pages>
  <Words>18908</Words>
  <Characters>107781</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59</cp:revision>
  <cp:lastPrinted>2019-03-29T20:31:00Z</cp:lastPrinted>
  <dcterms:created xsi:type="dcterms:W3CDTF">2019-09-12T21:31:00Z</dcterms:created>
  <dcterms:modified xsi:type="dcterms:W3CDTF">2019-10-06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